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0677" w:rsidRDefault="00A90625" w:rsidP="00426B4D">
      <w:pPr>
        <w:jc w:val="center"/>
      </w:pPr>
      <w:r>
        <w:rPr>
          <w:noProof/>
          <w:lang w:eastAsia="es-EC"/>
        </w:rPr>
        <w:drawing>
          <wp:inline distT="0" distB="0" distL="0" distR="0">
            <wp:extent cx="2219325" cy="2202480"/>
            <wp:effectExtent l="19050" t="0" r="9525" b="0"/>
            <wp:docPr id="1" name="0 Imagen" descr="SELLO-ESPO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LO-ESPOCH.jpg"/>
                    <pic:cNvPicPr/>
                  </pic:nvPicPr>
                  <pic:blipFill>
                    <a:blip r:embed="rId7" cstate="print"/>
                    <a:stretch>
                      <a:fillRect/>
                    </a:stretch>
                  </pic:blipFill>
                  <pic:spPr>
                    <a:xfrm>
                      <a:off x="0" y="0"/>
                      <a:ext cx="2226370" cy="2209472"/>
                    </a:xfrm>
                    <a:prstGeom prst="rect">
                      <a:avLst/>
                    </a:prstGeom>
                  </pic:spPr>
                </pic:pic>
              </a:graphicData>
            </a:graphic>
          </wp:inline>
        </w:drawing>
      </w:r>
    </w:p>
    <w:p w:rsidR="00A90625" w:rsidRDefault="00A90625" w:rsidP="00426B4D">
      <w:pPr>
        <w:jc w:val="center"/>
        <w:rPr>
          <w:b/>
          <w:sz w:val="32"/>
        </w:rPr>
      </w:pPr>
      <w:r w:rsidRPr="00A90625">
        <w:rPr>
          <w:b/>
          <w:sz w:val="32"/>
        </w:rPr>
        <w:t>ESCUELA SUPERIOR POLITÉCNICA DE CHIMBORAZO</w:t>
      </w:r>
    </w:p>
    <w:p w:rsidR="00A90625" w:rsidRPr="00A90625" w:rsidRDefault="00A90625" w:rsidP="00426B4D">
      <w:pPr>
        <w:jc w:val="center"/>
        <w:rPr>
          <w:b/>
          <w:sz w:val="32"/>
        </w:rPr>
      </w:pPr>
    </w:p>
    <w:p w:rsidR="00A90625" w:rsidRDefault="00A90625" w:rsidP="00426B4D">
      <w:pPr>
        <w:jc w:val="center"/>
        <w:rPr>
          <w:b/>
          <w:sz w:val="32"/>
        </w:rPr>
      </w:pPr>
      <w:r w:rsidRPr="00A90625">
        <w:rPr>
          <w:b/>
          <w:sz w:val="32"/>
        </w:rPr>
        <w:t>MAESTRÍA EN INFORMATICA EDUCATIVA</w:t>
      </w:r>
    </w:p>
    <w:p w:rsidR="00A90625" w:rsidRDefault="00A90625" w:rsidP="00426B4D">
      <w:pPr>
        <w:jc w:val="center"/>
        <w:rPr>
          <w:b/>
          <w:sz w:val="32"/>
        </w:rPr>
      </w:pPr>
      <w:r w:rsidRPr="00A90625">
        <w:rPr>
          <w:b/>
          <w:sz w:val="32"/>
        </w:rPr>
        <w:t>CURSO ACADÉMICO 2011 – 2013</w:t>
      </w:r>
    </w:p>
    <w:p w:rsidR="00A90625" w:rsidRPr="00A90625" w:rsidRDefault="00A90625" w:rsidP="00426B4D">
      <w:pPr>
        <w:jc w:val="center"/>
        <w:rPr>
          <w:b/>
          <w:sz w:val="32"/>
        </w:rPr>
      </w:pPr>
    </w:p>
    <w:p w:rsidR="00A90625" w:rsidRDefault="00A90625" w:rsidP="00426B4D">
      <w:pPr>
        <w:jc w:val="center"/>
        <w:rPr>
          <w:b/>
          <w:sz w:val="32"/>
        </w:rPr>
      </w:pPr>
      <w:r w:rsidRPr="00A90625">
        <w:rPr>
          <w:b/>
          <w:sz w:val="32"/>
        </w:rPr>
        <w:t xml:space="preserve">TESIS DE GRADO </w:t>
      </w:r>
    </w:p>
    <w:p w:rsidR="00A90625" w:rsidRPr="00A90625" w:rsidRDefault="00A90625" w:rsidP="00426B4D">
      <w:pPr>
        <w:jc w:val="center"/>
        <w:rPr>
          <w:b/>
          <w:sz w:val="32"/>
        </w:rPr>
      </w:pPr>
    </w:p>
    <w:p w:rsidR="00A90625" w:rsidRPr="00A90625" w:rsidRDefault="00A90625" w:rsidP="00426B4D">
      <w:pPr>
        <w:jc w:val="center"/>
        <w:rPr>
          <w:b/>
          <w:sz w:val="32"/>
        </w:rPr>
      </w:pPr>
      <w:r w:rsidRPr="00A90625">
        <w:rPr>
          <w:b/>
          <w:sz w:val="32"/>
        </w:rPr>
        <w:t>“ANALISIS DEL IMPACTO DEL USO DE FACEBOOK COMO HERRAMIENTA EDUCATIVA EN LOS CURSOS DE EDUCACIÓN CONTINUA DE LA ESCUELA DE CALIFICACIÓN Y PERFECCIONAMIENTO DE LA ARMADA DEL ECUADOR”</w:t>
      </w:r>
    </w:p>
    <w:p w:rsidR="00A90625" w:rsidRDefault="00A90625" w:rsidP="00426B4D">
      <w:pPr>
        <w:jc w:val="center"/>
        <w:rPr>
          <w:b/>
          <w:sz w:val="32"/>
        </w:rPr>
      </w:pPr>
    </w:p>
    <w:p w:rsidR="00A90625" w:rsidRPr="00A90625" w:rsidRDefault="00A90625" w:rsidP="00426B4D">
      <w:pPr>
        <w:jc w:val="center"/>
        <w:rPr>
          <w:b/>
          <w:sz w:val="32"/>
        </w:rPr>
      </w:pPr>
      <w:r w:rsidRPr="00A90625">
        <w:rPr>
          <w:b/>
          <w:sz w:val="32"/>
        </w:rPr>
        <w:t>AUTOR: ING. GLADYS ORTIZ JIMÉNEZ</w:t>
      </w:r>
    </w:p>
    <w:p w:rsidR="00A90625" w:rsidRPr="00A90625" w:rsidRDefault="00A90625" w:rsidP="00426B4D">
      <w:pPr>
        <w:jc w:val="center"/>
        <w:rPr>
          <w:b/>
        </w:rPr>
      </w:pPr>
      <w:r w:rsidRPr="00A90625">
        <w:rPr>
          <w:b/>
          <w:sz w:val="32"/>
        </w:rPr>
        <w:t>TUTOR: MSC. GONZALO ALLAUCA PEÑAFIEL</w:t>
      </w:r>
    </w:p>
    <w:p w:rsidR="00A90625" w:rsidRDefault="00A90625" w:rsidP="00426B4D">
      <w:pPr>
        <w:jc w:val="center"/>
        <w:sectPr w:rsidR="00A90625" w:rsidSect="00A90625">
          <w:pgSz w:w="12240" w:h="15840" w:code="1"/>
          <w:pgMar w:top="1418" w:right="1701" w:bottom="1418" w:left="1701" w:header="709" w:footer="709" w:gutter="0"/>
          <w:cols w:space="708"/>
          <w:vAlign w:val="center"/>
          <w:docGrid w:linePitch="360"/>
        </w:sectPr>
      </w:pPr>
    </w:p>
    <w:p w:rsidR="00A90625" w:rsidRDefault="00164228" w:rsidP="00426B4D">
      <w:r>
        <w:lastRenderedPageBreak/>
        <w:t>AGRADECIMIENTO</w:t>
      </w:r>
    </w:p>
    <w:p w:rsidR="00164228" w:rsidRDefault="00164228" w:rsidP="00426B4D"/>
    <w:p w:rsidR="00164228" w:rsidRDefault="00164228" w:rsidP="00426B4D">
      <w:r>
        <w:br w:type="page"/>
      </w:r>
    </w:p>
    <w:p w:rsidR="00164228" w:rsidRDefault="00164228" w:rsidP="00426B4D">
      <w:r>
        <w:lastRenderedPageBreak/>
        <w:t>DEDICATORIA</w:t>
      </w:r>
    </w:p>
    <w:p w:rsidR="00164228" w:rsidRDefault="00164228" w:rsidP="00426B4D"/>
    <w:p w:rsidR="00164228" w:rsidRDefault="00164228" w:rsidP="00426B4D">
      <w:r>
        <w:br w:type="page"/>
      </w:r>
    </w:p>
    <w:p w:rsidR="00164228" w:rsidRDefault="00164228" w:rsidP="00426B4D">
      <w:r>
        <w:lastRenderedPageBreak/>
        <w:t>RESUMEN</w:t>
      </w:r>
    </w:p>
    <w:p w:rsidR="00164228" w:rsidRDefault="00164228" w:rsidP="00426B4D"/>
    <w:p w:rsidR="00164228" w:rsidRDefault="00164228" w:rsidP="00426B4D">
      <w:r>
        <w:br w:type="page"/>
      </w:r>
    </w:p>
    <w:p w:rsidR="00164228" w:rsidRDefault="00164228" w:rsidP="00426B4D">
      <w:r>
        <w:lastRenderedPageBreak/>
        <w:t>ABSTRACT</w:t>
      </w:r>
    </w:p>
    <w:p w:rsidR="00164228" w:rsidRDefault="00164228" w:rsidP="00426B4D"/>
    <w:p w:rsidR="00164228" w:rsidRDefault="00164228" w:rsidP="00426B4D">
      <w:r>
        <w:br w:type="page"/>
      </w:r>
    </w:p>
    <w:p w:rsidR="00A90625" w:rsidRDefault="00164228" w:rsidP="00426B4D">
      <w:r>
        <w:lastRenderedPageBreak/>
        <w:t>INDICE</w:t>
      </w:r>
    </w:p>
    <w:p w:rsidR="00164228" w:rsidRDefault="00164228" w:rsidP="00426B4D"/>
    <w:p w:rsidR="00164228" w:rsidRDefault="00164228" w:rsidP="00426B4D"/>
    <w:p w:rsidR="00164228" w:rsidRDefault="00164228" w:rsidP="00426B4D">
      <w:r>
        <w:br w:type="page"/>
      </w:r>
    </w:p>
    <w:p w:rsidR="00164228" w:rsidRDefault="00164228" w:rsidP="00426B4D">
      <w:r>
        <w:lastRenderedPageBreak/>
        <w:t>INDICE DE FIGURAS</w:t>
      </w:r>
    </w:p>
    <w:p w:rsidR="00164228" w:rsidRDefault="00164228" w:rsidP="00426B4D"/>
    <w:p w:rsidR="00164228" w:rsidRDefault="00164228" w:rsidP="00426B4D">
      <w:r>
        <w:br w:type="page"/>
      </w:r>
    </w:p>
    <w:p w:rsidR="00164228" w:rsidRDefault="00164228" w:rsidP="00426B4D">
      <w:r>
        <w:lastRenderedPageBreak/>
        <w:t>INDICE DE TABLAS</w:t>
      </w:r>
    </w:p>
    <w:p w:rsidR="00164228" w:rsidRDefault="00164228" w:rsidP="00426B4D"/>
    <w:p w:rsidR="00164228" w:rsidRDefault="00164228" w:rsidP="00426B4D"/>
    <w:p w:rsidR="00164228" w:rsidRDefault="00164228" w:rsidP="00426B4D">
      <w:r>
        <w:br w:type="page"/>
      </w:r>
    </w:p>
    <w:p w:rsidR="00164228" w:rsidRDefault="006609E8" w:rsidP="00426B4D">
      <w:pPr>
        <w:pStyle w:val="Ttulo"/>
      </w:pPr>
      <w:r>
        <w:lastRenderedPageBreak/>
        <w:t>CAPÍ</w:t>
      </w:r>
      <w:r w:rsidR="00164228">
        <w:t>TULO I</w:t>
      </w:r>
      <w:r>
        <w:t>: Introducción</w:t>
      </w:r>
    </w:p>
    <w:p w:rsidR="006609E8" w:rsidRPr="006609E8" w:rsidRDefault="006609E8" w:rsidP="00A62199">
      <w:pPr>
        <w:spacing w:before="240"/>
        <w:jc w:val="both"/>
        <w:rPr>
          <w:lang w:val="es-MX"/>
        </w:rPr>
      </w:pPr>
      <w:r w:rsidRPr="006609E8">
        <w:rPr>
          <w:lang w:val="es-MX"/>
        </w:rPr>
        <w:t xml:space="preserve">La facilidad con la que Internet y las aplicaciones informáticas se sumergen en nuestras actividades cotidianas nos obliga a elaborar y diseñar proyectos descentralizados, globales e integrados en la red. Proyectos centrados en el usuario y que además </w:t>
      </w:r>
      <w:r>
        <w:rPr>
          <w:lang w:val="es-MX"/>
        </w:rPr>
        <w:t xml:space="preserve">se </w:t>
      </w:r>
      <w:r w:rsidRPr="006609E8">
        <w:rPr>
          <w:lang w:val="es-MX"/>
        </w:rPr>
        <w:t>provechen todos estos avances tecnológicos.</w:t>
      </w:r>
    </w:p>
    <w:p w:rsidR="006609E8" w:rsidRDefault="006609E8" w:rsidP="00A62199">
      <w:pPr>
        <w:jc w:val="both"/>
        <w:rPr>
          <w:lang w:val="es-MX"/>
        </w:rPr>
      </w:pPr>
      <w:r w:rsidRPr="006609E8">
        <w:rPr>
          <w:lang w:val="es-MX"/>
        </w:rPr>
        <w:t>Muchos desarrollos y gran parte de los proyectos informáticos que se llevan a cabo hoy en día, siguen esa tendencia. Su objetivo es desarrollar aplicaciones que combinen las nuevas tecnologías con todo el potencial que les ofrece la red. Surgen así nuevas redes sociales, nuevos espacios para compartir datos e información</w:t>
      </w:r>
      <w:r>
        <w:rPr>
          <w:lang w:val="es-MX"/>
        </w:rPr>
        <w:t xml:space="preserve"> </w:t>
      </w:r>
      <w:r w:rsidR="005D3710">
        <w:rPr>
          <w:lang w:val="es-MX"/>
        </w:rPr>
        <w:fldChar w:fldCharType="begin"/>
      </w:r>
      <w:r w:rsidR="009B2AAD">
        <w:rPr>
          <w:lang w:val="es-MX"/>
        </w:rPr>
        <w:instrText xml:space="preserve"> ADDIN ZOTERO_ITEM CSL_CITATION {"citationID":"ekSX6yMC","properties":{"formattedCitation":"{\\rtf (\\uc0\\u171{}TFM-MIIM-GuillermoContrerasAlcalde.pdf\\uc0\\u187{}, s.\\uc0\\u160{}f.)}","plainCitation":"(«TFM-MIIM-GuillermoContrerasAlcalde.pdf», s. f.)"},"citationItems":[{"id":3,"uris":["http://zotero.org/users/local/QT3EqYN4/items/6F8IR3U6"],"uri":["http://zotero.org/users/local/QT3EqYN4/items/6F8IR3U6"],"itemData":{"id":3,"type":"article","title":"TFM-MIIM-GuillermoContrerasAlcalde.pdf","URL":"http://eciencia.urjc.es/bitstream/10115/11775/1/TFM-MIIM-GuillermoContrerasAlcalde.pdf","accessed":{"date-parts":[["2013",8,10]]}}}],"schema":"https://github.com/citation-style-language/schema/raw/master/csl-citation.json"} </w:instrText>
      </w:r>
      <w:r w:rsidR="005D3710">
        <w:rPr>
          <w:lang w:val="es-MX"/>
        </w:rPr>
        <w:fldChar w:fldCharType="separate"/>
      </w:r>
      <w:r w:rsidR="009B2AAD" w:rsidRPr="009B2AAD">
        <w:rPr>
          <w:rFonts w:ascii="Calibri" w:hAnsi="Calibri" w:cs="Times New Roman"/>
          <w:szCs w:val="24"/>
        </w:rPr>
        <w:t>(«TFM-MIIM-GuillermoContrerasAlcalde.pdf», s. f.)</w:t>
      </w:r>
      <w:r w:rsidR="005D3710">
        <w:rPr>
          <w:lang w:val="es-MX"/>
        </w:rPr>
        <w:fldChar w:fldCharType="end"/>
      </w:r>
      <w:r>
        <w:rPr>
          <w:lang w:val="es-MX"/>
        </w:rPr>
        <w:t>.</w:t>
      </w:r>
    </w:p>
    <w:p w:rsidR="009B2AAD" w:rsidRDefault="006609E8" w:rsidP="00A62199">
      <w:pPr>
        <w:jc w:val="both"/>
        <w:rPr>
          <w:lang w:val="es-MX"/>
        </w:rPr>
      </w:pPr>
      <w:r>
        <w:rPr>
          <w:lang w:val="es-MX"/>
        </w:rPr>
        <w:t>La importancia y la repercusión que han adquirido las redes sociales en los últimos años son indiscutibles</w:t>
      </w:r>
      <w:r w:rsidR="009B2AAD">
        <w:rPr>
          <w:lang w:val="es-MX"/>
        </w:rPr>
        <w:t xml:space="preserve">, sobre todo las de carácter generalista que acaparan a millones de </w:t>
      </w:r>
      <w:proofErr w:type="spellStart"/>
      <w:r w:rsidR="009B2AAD">
        <w:rPr>
          <w:lang w:val="es-MX"/>
        </w:rPr>
        <w:t>ususarios</w:t>
      </w:r>
      <w:proofErr w:type="spellEnd"/>
      <w:r w:rsidR="009B2AAD">
        <w:rPr>
          <w:lang w:val="es-MX"/>
        </w:rPr>
        <w:t xml:space="preserve"> en todo el mundo. Facebook lidera el ranking mundial, de tal forma que tres de cada diez usuarios que acceden a Internet n algún lugar del planeta (35,85%) visitan este sitio Web. Esto convierte a la red social en la segunda página más visitada del mundo, después de Google </w:t>
      </w:r>
      <w:r w:rsidR="005D3710">
        <w:rPr>
          <w:lang w:val="es-MX"/>
        </w:rPr>
        <w:fldChar w:fldCharType="begin"/>
      </w:r>
      <w:r w:rsidR="009B2AAD">
        <w:rPr>
          <w:lang w:val="es-MX"/>
        </w:rPr>
        <w:instrText xml:space="preserve"> ADDIN ZOTERO_ITEM CSL_CITATION {"citationID":"I2UUWi97","properties":{"formattedCitation":"{\\rtf (\\uc0\\u171{}untitled - A11_011-V1_premaq-preprint.pdf\\uc0\\u187{}, s.\\uc0\\u160{}f.)}","plainCitation":"(«untitled - A11_011-V1_premaq-preprint.pdf», s. f.)"},"citationItems":[{"id":4,"uris":["http://zotero.org/users/local/QT3EqYN4/items/NAEC6PVJ"],"uri":["http://zotero.org/users/local/QT3EqYN4/items/NAEC6PVJ"],"itemData":{"id":4,"type":"article","title":"untitled - A11_011-V1_premaq-preprint.pdf","URL":"http://acdc.sav.us.es/pixelbit/images/stories/A11_011-V1_premaq-preprint.pdf","accessed":{"date-parts":[["2013",8,10]]}}}],"schema":"https://github.com/citation-style-language/schema/raw/master/csl-citation.json"} </w:instrText>
      </w:r>
      <w:r w:rsidR="005D3710">
        <w:rPr>
          <w:lang w:val="es-MX"/>
        </w:rPr>
        <w:fldChar w:fldCharType="separate"/>
      </w:r>
      <w:r w:rsidR="009B2AAD" w:rsidRPr="009B2AAD">
        <w:rPr>
          <w:rFonts w:ascii="Calibri" w:hAnsi="Calibri" w:cs="Times New Roman"/>
          <w:szCs w:val="24"/>
        </w:rPr>
        <w:t>(«untitled - A11_011-V1_premaq-preprint.pdf», s. f.)</w:t>
      </w:r>
      <w:r w:rsidR="005D3710">
        <w:rPr>
          <w:lang w:val="es-MX"/>
        </w:rPr>
        <w:fldChar w:fldCharType="end"/>
      </w:r>
      <w:r w:rsidR="009B2AAD">
        <w:rPr>
          <w:lang w:val="es-MX"/>
        </w:rPr>
        <w:t>.</w:t>
      </w:r>
    </w:p>
    <w:p w:rsidR="00D1259B" w:rsidRDefault="00D1259B" w:rsidP="00A62199">
      <w:pPr>
        <w:pStyle w:val="Ttulo1"/>
        <w:numPr>
          <w:ilvl w:val="0"/>
          <w:numId w:val="2"/>
        </w:numPr>
        <w:ind w:left="0" w:firstLine="0"/>
        <w:jc w:val="both"/>
        <w:rPr>
          <w:lang w:val="es-MX"/>
        </w:rPr>
      </w:pPr>
      <w:r>
        <w:rPr>
          <w:lang w:val="es-MX"/>
        </w:rPr>
        <w:t>Problematización.</w:t>
      </w:r>
    </w:p>
    <w:p w:rsidR="00426B4D" w:rsidRPr="00426B4D" w:rsidRDefault="00426B4D" w:rsidP="00A62199">
      <w:pPr>
        <w:spacing w:before="240"/>
        <w:jc w:val="both"/>
        <w:rPr>
          <w:lang w:val="es-MX"/>
        </w:rPr>
      </w:pPr>
      <w:r w:rsidRPr="00426B4D">
        <w:rPr>
          <w:lang w:val="es-MX"/>
        </w:rPr>
        <w:t>Con la evolución de la tecnología, se ha venido dando últimamente un gran adelanto en la rama de la educación, y se observa un cambio en el proceso de enseñanza/aprendizaje. Una de las plataformas tecnológicas en las que se apoya actualmente la enseñanza son las redes sociales.</w:t>
      </w:r>
    </w:p>
    <w:p w:rsidR="00426B4D" w:rsidRPr="00426B4D" w:rsidRDefault="00426B4D" w:rsidP="00A62199">
      <w:pPr>
        <w:jc w:val="both"/>
        <w:rPr>
          <w:lang w:val="es-MX"/>
        </w:rPr>
      </w:pPr>
      <w:r w:rsidRPr="00426B4D">
        <w:rPr>
          <w:lang w:val="es-MX"/>
        </w:rPr>
        <w:t xml:space="preserve">Las redes sociales son nuevas formas de relación, comunicación y aprendizaje por ejemplo, Facebook o </w:t>
      </w:r>
      <w:proofErr w:type="spellStart"/>
      <w:r w:rsidRPr="00426B4D">
        <w:rPr>
          <w:lang w:val="es-MX"/>
        </w:rPr>
        <w:t>Twitter</w:t>
      </w:r>
      <w:proofErr w:type="spellEnd"/>
      <w:r w:rsidRPr="00426B4D">
        <w:rPr>
          <w:lang w:val="es-MX"/>
        </w:rPr>
        <w:t>, pueden ser una ventaja para los estudiantes, ya que de una forma fácil y rápida fomentan el diálogo entre los compañeros, promueven compartir recursos, facilitan la colaboración y desarrollan habilidades comunicativas, características propias de la educación en línea que los sistemas de gestión del aprendizaje convencionales han intentado fomentar en los últimos años.</w:t>
      </w:r>
    </w:p>
    <w:p w:rsidR="00426B4D" w:rsidRPr="00426B4D" w:rsidRDefault="00426B4D" w:rsidP="00A62199">
      <w:pPr>
        <w:jc w:val="both"/>
        <w:rPr>
          <w:lang w:val="es-MX"/>
        </w:rPr>
      </w:pPr>
      <w:r w:rsidRPr="00426B4D">
        <w:rPr>
          <w:lang w:val="es-MX"/>
        </w:rPr>
        <w:t>La disponibilidad o el acceso a las redes sociales por parte de los estudiantes  durante el proceso de enseñanza/aprendizaje, es un contra factor al momento de conseguir captar la atención de los mismos por parte de los docentes, pues si el docente no planifica correctamente los segmentos de clase y la participación de los estudiantes, un gran porcentaje de tiempo de la clase los estudiantes se dedicaran a utilizar estar redes sociales para todo tipo de actividades menos las académicas. Por esta razón la disponibilidad de redes sociales en laboratorios de instituciones educativas son percibidos como nocivas, existe el riesgo que estas pasen a formar parte del ocio y del vicio de ahí que en la mayoría de estas instituciones sus accesos son restringidos totalmente.</w:t>
      </w:r>
    </w:p>
    <w:p w:rsidR="00426B4D" w:rsidRDefault="00426B4D" w:rsidP="00A62199">
      <w:pPr>
        <w:jc w:val="both"/>
        <w:rPr>
          <w:lang w:val="es-MX"/>
        </w:rPr>
      </w:pPr>
      <w:r w:rsidRPr="00426B4D">
        <w:rPr>
          <w:lang w:val="es-MX"/>
        </w:rPr>
        <w:lastRenderedPageBreak/>
        <w:t>El presente trabajo se enfoca en el análisis del impacto del uso de las redes sociales como herramienta educativa en los cursos de educación continua de la Escuela de Calificación y Perfeccionamiento de la Armada del Ecuador.</w:t>
      </w:r>
    </w:p>
    <w:p w:rsidR="00D1259B" w:rsidRDefault="00426B4D" w:rsidP="00A62199">
      <w:pPr>
        <w:pStyle w:val="Ttulo1"/>
        <w:numPr>
          <w:ilvl w:val="0"/>
          <w:numId w:val="2"/>
        </w:numPr>
        <w:ind w:left="0" w:firstLine="0"/>
        <w:jc w:val="both"/>
        <w:rPr>
          <w:lang w:val="es-MX"/>
        </w:rPr>
      </w:pPr>
      <w:r>
        <w:rPr>
          <w:lang w:val="es-MX"/>
        </w:rPr>
        <w:t>Objetivos Generales y Específicos</w:t>
      </w:r>
    </w:p>
    <w:p w:rsidR="00426B4D" w:rsidRDefault="00426B4D" w:rsidP="00A62199">
      <w:pPr>
        <w:jc w:val="both"/>
        <w:rPr>
          <w:lang w:val="es-MX"/>
        </w:rPr>
      </w:pPr>
    </w:p>
    <w:p w:rsidR="00426B4D" w:rsidRPr="00426B4D" w:rsidRDefault="00426B4D" w:rsidP="00A62199">
      <w:pPr>
        <w:jc w:val="both"/>
        <w:rPr>
          <w:b/>
          <w:lang w:val="es-MX"/>
        </w:rPr>
      </w:pPr>
      <w:r w:rsidRPr="00426B4D">
        <w:rPr>
          <w:b/>
          <w:lang w:val="es-MX"/>
        </w:rPr>
        <w:t>General</w:t>
      </w:r>
    </w:p>
    <w:p w:rsidR="00426B4D" w:rsidRPr="00426B4D" w:rsidRDefault="00426B4D" w:rsidP="00A62199">
      <w:pPr>
        <w:jc w:val="both"/>
        <w:rPr>
          <w:lang w:val="es-MX"/>
        </w:rPr>
      </w:pPr>
      <w:r w:rsidRPr="00426B4D">
        <w:rPr>
          <w:lang w:val="es-MX"/>
        </w:rPr>
        <w:t xml:space="preserve">Analizar el impacto del uso de Facebook como herramienta educativa en los cursos de educación continua de la Escuela de Calificación y Perfeccionamiento de la Armada del Ecuador. </w:t>
      </w:r>
    </w:p>
    <w:p w:rsidR="00426B4D" w:rsidRPr="00426B4D" w:rsidRDefault="00426B4D" w:rsidP="00A62199">
      <w:pPr>
        <w:jc w:val="both"/>
        <w:rPr>
          <w:b/>
          <w:lang w:val="es-MX"/>
        </w:rPr>
      </w:pPr>
      <w:r w:rsidRPr="00426B4D">
        <w:rPr>
          <w:b/>
          <w:lang w:val="es-MX"/>
        </w:rPr>
        <w:t>Específicos</w:t>
      </w:r>
    </w:p>
    <w:p w:rsidR="00426B4D" w:rsidRPr="00426B4D" w:rsidRDefault="00426B4D" w:rsidP="00A62199">
      <w:pPr>
        <w:jc w:val="both"/>
        <w:rPr>
          <w:lang w:val="es-MX"/>
        </w:rPr>
      </w:pPr>
      <w:r w:rsidRPr="00426B4D">
        <w:rPr>
          <w:lang w:val="es-MX"/>
        </w:rPr>
        <w:t>Analizar las funcionalidades y características de la red social Facebook aplicables a la educación.</w:t>
      </w:r>
    </w:p>
    <w:p w:rsidR="00426B4D" w:rsidRPr="00426B4D" w:rsidRDefault="00426B4D" w:rsidP="00A62199">
      <w:pPr>
        <w:jc w:val="both"/>
        <w:rPr>
          <w:lang w:val="es-MX"/>
        </w:rPr>
      </w:pPr>
      <w:r w:rsidRPr="00426B4D">
        <w:rPr>
          <w:lang w:val="es-MX"/>
        </w:rPr>
        <w:t>Capacitar a los docentes en la aplicación de Facebook de forma planificada con las características y funcionalidades seleccionadas en una materia de especialidad.</w:t>
      </w:r>
    </w:p>
    <w:p w:rsidR="00426B4D" w:rsidRPr="00426B4D" w:rsidRDefault="00426B4D" w:rsidP="00A62199">
      <w:pPr>
        <w:jc w:val="both"/>
        <w:rPr>
          <w:lang w:val="es-MX"/>
        </w:rPr>
      </w:pPr>
      <w:r w:rsidRPr="00426B4D">
        <w:rPr>
          <w:lang w:val="es-MX"/>
        </w:rPr>
        <w:t>Analizar los resultados del estudio del impacto del uso de Facebook y su aplicación en los cursos de educación continua.</w:t>
      </w:r>
    </w:p>
    <w:p w:rsidR="00D1259B" w:rsidRDefault="00426B4D" w:rsidP="00A62199">
      <w:pPr>
        <w:jc w:val="both"/>
        <w:rPr>
          <w:lang w:val="es-MX"/>
        </w:rPr>
      </w:pPr>
      <w:r w:rsidRPr="00426B4D">
        <w:rPr>
          <w:lang w:val="es-MX"/>
        </w:rPr>
        <w:t>Implementar una guía metodológica basada en un modelo matemático de simulación que permita diseñar ambientes de enseñanza/aprendizaje  a través del uso de la red social Facebook.</w:t>
      </w:r>
    </w:p>
    <w:p w:rsidR="00A62199" w:rsidRDefault="00A62199" w:rsidP="00A62199">
      <w:pPr>
        <w:pStyle w:val="Ttulo1"/>
        <w:numPr>
          <w:ilvl w:val="0"/>
          <w:numId w:val="2"/>
        </w:numPr>
        <w:ind w:left="0" w:firstLine="0"/>
        <w:jc w:val="both"/>
        <w:rPr>
          <w:lang w:val="es-MX"/>
        </w:rPr>
      </w:pPr>
      <w:r>
        <w:rPr>
          <w:lang w:val="es-MX"/>
        </w:rPr>
        <w:t>Justificación</w:t>
      </w:r>
    </w:p>
    <w:p w:rsidR="00A62199" w:rsidRPr="00A62199" w:rsidRDefault="00A62199" w:rsidP="00A62199">
      <w:pPr>
        <w:spacing w:before="240"/>
        <w:jc w:val="both"/>
        <w:rPr>
          <w:b/>
          <w:lang w:val="es-MX"/>
        </w:rPr>
      </w:pPr>
      <w:r w:rsidRPr="00A62199">
        <w:rPr>
          <w:b/>
          <w:lang w:val="es-MX"/>
        </w:rPr>
        <w:t xml:space="preserve">Justificación Teórica </w:t>
      </w:r>
    </w:p>
    <w:p w:rsidR="00A62199" w:rsidRPr="00A62199" w:rsidRDefault="00A62199" w:rsidP="00A62199">
      <w:pPr>
        <w:jc w:val="both"/>
        <w:rPr>
          <w:lang w:val="es-MX"/>
        </w:rPr>
      </w:pPr>
      <w:r w:rsidRPr="00A62199">
        <w:rPr>
          <w:lang w:val="es-MX"/>
        </w:rPr>
        <w:t xml:space="preserve">El término Web 2.0 se le atribuye a Tim </w:t>
      </w:r>
      <w:proofErr w:type="spellStart"/>
      <w:r w:rsidRPr="00A62199">
        <w:rPr>
          <w:lang w:val="es-MX"/>
        </w:rPr>
        <w:t>O´Reilly</w:t>
      </w:r>
      <w:proofErr w:type="spellEnd"/>
      <w:r w:rsidRPr="00A62199">
        <w:rPr>
          <w:lang w:val="es-MX"/>
        </w:rPr>
        <w:t xml:space="preserve"> y Dale </w:t>
      </w:r>
      <w:proofErr w:type="spellStart"/>
      <w:r w:rsidRPr="00A62199">
        <w:rPr>
          <w:lang w:val="es-MX"/>
        </w:rPr>
        <w:t>Dougherty</w:t>
      </w:r>
      <w:proofErr w:type="spellEnd"/>
      <w:r w:rsidRPr="00A62199">
        <w:rPr>
          <w:lang w:val="es-MX"/>
        </w:rPr>
        <w:t xml:space="preserve"> en 2004, estableciéndolo como “una segunda generación en la historia de la web basada en comunidades de usuarios y una gama especial de servicios y aplicaciones de internet que se modifica gracias a la participación social”.</w:t>
      </w:r>
    </w:p>
    <w:p w:rsidR="00A62199" w:rsidRPr="00A62199" w:rsidRDefault="00A62199" w:rsidP="00A62199">
      <w:pPr>
        <w:jc w:val="both"/>
        <w:rPr>
          <w:lang w:val="es-MX"/>
        </w:rPr>
      </w:pPr>
      <w:r w:rsidRPr="00A62199">
        <w:rPr>
          <w:lang w:val="es-MX"/>
        </w:rPr>
        <w:t>Esto nos guía a tener muchas posibilidades en la educación, ya que permiten la participación social de un grupo de personas para generar contenidos, saltando la barrera de la individualidad en la formación a través de las nuevas tecnologías, y acercándose más a la filosofía del profesor como mediador, y al alumno como verdadero creador de sus conocimientos, convirtiéndolo en una parte muy activa de su formación, e incluso la formación a cualquier hora y en cualquier lugar, siempre que podamos acceder a la información a través de un dispositivo móvil.</w:t>
      </w:r>
    </w:p>
    <w:p w:rsidR="00A62199" w:rsidRPr="00A62199" w:rsidRDefault="00A62199" w:rsidP="00A62199">
      <w:pPr>
        <w:jc w:val="both"/>
        <w:rPr>
          <w:lang w:val="es-MX"/>
        </w:rPr>
      </w:pPr>
      <w:r w:rsidRPr="00A62199">
        <w:rPr>
          <w:lang w:val="es-MX"/>
        </w:rPr>
        <w:t>Las redes sociales incrementan el grado de efectividad en el cumplimiento de tareas con la vinculación a redes de estudio virtuales; fomentando un ambiente de aprendizaje en donde se facilita la resolución de dificultades, la asimilación de contenidos y por ende construyendo la inteligencia colectiva.</w:t>
      </w:r>
    </w:p>
    <w:p w:rsidR="00A62199" w:rsidRPr="00A62199" w:rsidRDefault="00A62199" w:rsidP="00A62199">
      <w:pPr>
        <w:jc w:val="both"/>
        <w:rPr>
          <w:lang w:val="es-MX"/>
        </w:rPr>
      </w:pPr>
      <w:r w:rsidRPr="00A62199">
        <w:rPr>
          <w:lang w:val="es-MX"/>
        </w:rPr>
        <w:lastRenderedPageBreak/>
        <w:t xml:space="preserve">Las redes sociales, como Facebook o </w:t>
      </w:r>
      <w:proofErr w:type="spellStart"/>
      <w:r w:rsidRPr="00A62199">
        <w:rPr>
          <w:lang w:val="es-MX"/>
        </w:rPr>
        <w:t>Twitter</w:t>
      </w:r>
      <w:proofErr w:type="spellEnd"/>
      <w:r w:rsidRPr="00A62199">
        <w:rPr>
          <w:lang w:val="es-MX"/>
        </w:rPr>
        <w:t>, pueden ser una ventaja para los estudiantes, ya que de una forma fácil y rápida fomentan el diálogo entre los compañeros, promueven compartir recursos, facilitan la colaboración y desarrollan habilidades comunicativas.</w:t>
      </w:r>
    </w:p>
    <w:p w:rsidR="00A62199" w:rsidRPr="00A62199" w:rsidRDefault="00A62199" w:rsidP="00A62199">
      <w:pPr>
        <w:jc w:val="both"/>
        <w:rPr>
          <w:lang w:val="es-MX"/>
        </w:rPr>
      </w:pPr>
      <w:r w:rsidRPr="00A62199">
        <w:rPr>
          <w:lang w:val="es-MX"/>
        </w:rPr>
        <w:t xml:space="preserve">Facebook se define a sí misma como “una herramienta social que te conecta con personas a tu alrededor”. Esta red social fue creada por Mark </w:t>
      </w:r>
      <w:proofErr w:type="spellStart"/>
      <w:r w:rsidRPr="00A62199">
        <w:rPr>
          <w:lang w:val="es-MX"/>
        </w:rPr>
        <w:t>Zuckerber</w:t>
      </w:r>
      <w:proofErr w:type="spellEnd"/>
      <w:r w:rsidRPr="00A62199">
        <w:rPr>
          <w:lang w:val="es-MX"/>
        </w:rPr>
        <w:t>, estudiante de la universidad de Harvard junto con unos compañeros en febrero del 2004, con el objetivo de crear una comunidad para las universidades estadounidenses. Con el tiempo ha ido extendiéndose a lo largo y ancho del planeta, sin cerrarse al ámbito académico. Un factor de éxito de Facebook es la protección y seguridad que ofrece a los usuarios que se registran en la red social.</w:t>
      </w:r>
    </w:p>
    <w:p w:rsidR="00A62199" w:rsidRPr="00A62199" w:rsidRDefault="00A62199" w:rsidP="00A62199">
      <w:pPr>
        <w:pStyle w:val="Prrafodelista"/>
        <w:numPr>
          <w:ilvl w:val="0"/>
          <w:numId w:val="7"/>
        </w:numPr>
        <w:jc w:val="both"/>
        <w:rPr>
          <w:lang w:val="es-MX"/>
        </w:rPr>
      </w:pPr>
      <w:r w:rsidRPr="00A62199">
        <w:rPr>
          <w:lang w:val="es-MX"/>
        </w:rPr>
        <w:t>Entre los usos que se le puede dar a Facebook en el ámbito educativo tenemos:</w:t>
      </w:r>
    </w:p>
    <w:p w:rsidR="00A62199" w:rsidRPr="00A62199" w:rsidRDefault="00A62199" w:rsidP="00A62199">
      <w:pPr>
        <w:pStyle w:val="Prrafodelista"/>
        <w:numPr>
          <w:ilvl w:val="0"/>
          <w:numId w:val="7"/>
        </w:numPr>
        <w:jc w:val="both"/>
        <w:rPr>
          <w:lang w:val="es-MX"/>
        </w:rPr>
      </w:pPr>
      <w:r w:rsidRPr="00A62199">
        <w:rPr>
          <w:lang w:val="es-MX"/>
        </w:rPr>
        <w:t>Ayudar al desarrollo y seguimiento de la política del centro educativo acerca de Facebook.</w:t>
      </w:r>
    </w:p>
    <w:p w:rsidR="00A62199" w:rsidRPr="00A62199" w:rsidRDefault="00A62199" w:rsidP="00A62199">
      <w:pPr>
        <w:pStyle w:val="Prrafodelista"/>
        <w:numPr>
          <w:ilvl w:val="0"/>
          <w:numId w:val="7"/>
        </w:numPr>
        <w:jc w:val="both"/>
        <w:rPr>
          <w:lang w:val="es-MX"/>
        </w:rPr>
      </w:pPr>
      <w:r w:rsidRPr="00A62199">
        <w:rPr>
          <w:lang w:val="es-MX"/>
        </w:rPr>
        <w:t>Animar a los alumnos a seguir las directrices de Facebook.</w:t>
      </w:r>
    </w:p>
    <w:p w:rsidR="00A62199" w:rsidRPr="00A62199" w:rsidRDefault="00A62199" w:rsidP="00A62199">
      <w:pPr>
        <w:pStyle w:val="Prrafodelista"/>
        <w:numPr>
          <w:ilvl w:val="0"/>
          <w:numId w:val="7"/>
        </w:numPr>
        <w:jc w:val="both"/>
        <w:rPr>
          <w:lang w:val="es-MX"/>
        </w:rPr>
      </w:pPr>
      <w:r w:rsidRPr="00A62199">
        <w:rPr>
          <w:lang w:val="es-MX"/>
        </w:rPr>
        <w:t>Mantenerse al día en lo que se refiere a las configuraciones de seguridad y privacidad en Facebook.</w:t>
      </w:r>
    </w:p>
    <w:p w:rsidR="00A62199" w:rsidRPr="00A62199" w:rsidRDefault="00A62199" w:rsidP="00A62199">
      <w:pPr>
        <w:pStyle w:val="Prrafodelista"/>
        <w:numPr>
          <w:ilvl w:val="0"/>
          <w:numId w:val="7"/>
        </w:numPr>
        <w:jc w:val="both"/>
        <w:rPr>
          <w:lang w:val="es-MX"/>
        </w:rPr>
      </w:pPr>
      <w:r w:rsidRPr="00A62199">
        <w:rPr>
          <w:lang w:val="es-MX"/>
        </w:rPr>
        <w:t>Promover la buena ciudadanía en el mundo digital.</w:t>
      </w:r>
    </w:p>
    <w:p w:rsidR="00A62199" w:rsidRPr="00A62199" w:rsidRDefault="00A62199" w:rsidP="00A62199">
      <w:pPr>
        <w:pStyle w:val="Prrafodelista"/>
        <w:numPr>
          <w:ilvl w:val="0"/>
          <w:numId w:val="7"/>
        </w:numPr>
        <w:jc w:val="both"/>
        <w:rPr>
          <w:lang w:val="es-MX"/>
        </w:rPr>
      </w:pPr>
      <w:r w:rsidRPr="00A62199">
        <w:rPr>
          <w:lang w:val="es-MX"/>
        </w:rPr>
        <w:t>Utilizar los grupos y las páginas de Facebook para comunicarse con los alumnos y los padres.</w:t>
      </w:r>
    </w:p>
    <w:p w:rsidR="00A62199" w:rsidRPr="00A62199" w:rsidRDefault="00A62199" w:rsidP="00A62199">
      <w:pPr>
        <w:pStyle w:val="Prrafodelista"/>
        <w:numPr>
          <w:ilvl w:val="0"/>
          <w:numId w:val="7"/>
        </w:numPr>
        <w:jc w:val="both"/>
        <w:rPr>
          <w:lang w:val="es-MX"/>
        </w:rPr>
      </w:pPr>
      <w:r w:rsidRPr="00A62199">
        <w:rPr>
          <w:lang w:val="es-MX"/>
        </w:rPr>
        <w:t>Adoptar los estilos de aprendizaje digital, social, móvil y “siempre en línea”.</w:t>
      </w:r>
    </w:p>
    <w:p w:rsidR="00A62199" w:rsidRPr="00A62199" w:rsidRDefault="00A62199" w:rsidP="00A62199">
      <w:pPr>
        <w:pStyle w:val="Prrafodelista"/>
        <w:numPr>
          <w:ilvl w:val="0"/>
          <w:numId w:val="7"/>
        </w:numPr>
        <w:jc w:val="both"/>
        <w:rPr>
          <w:lang w:val="es-MX"/>
        </w:rPr>
      </w:pPr>
      <w:r w:rsidRPr="00A62199">
        <w:rPr>
          <w:lang w:val="es-MX"/>
        </w:rPr>
        <w:t>Utilizar Facebook como un recurso para el desarrollo de la investigación.</w:t>
      </w:r>
    </w:p>
    <w:p w:rsidR="00A62199" w:rsidRPr="00A62199" w:rsidRDefault="00A62199" w:rsidP="00A62199">
      <w:pPr>
        <w:jc w:val="both"/>
        <w:rPr>
          <w:b/>
          <w:lang w:val="es-MX"/>
        </w:rPr>
      </w:pPr>
      <w:r w:rsidRPr="00A62199">
        <w:rPr>
          <w:b/>
          <w:lang w:val="es-MX"/>
        </w:rPr>
        <w:t>Justificación Aplicativa</w:t>
      </w:r>
    </w:p>
    <w:p w:rsidR="00A62199" w:rsidRPr="00A62199" w:rsidRDefault="00A62199" w:rsidP="00A62199">
      <w:pPr>
        <w:jc w:val="both"/>
        <w:rPr>
          <w:lang w:val="es-MX"/>
        </w:rPr>
      </w:pPr>
      <w:r w:rsidRPr="00A62199">
        <w:rPr>
          <w:lang w:val="es-MX"/>
        </w:rPr>
        <w:t xml:space="preserve">Es imperativo que las instituciones educativas de nuestro entorno decidan la implementación del uso de redes sociales a través de las </w:t>
      </w:r>
      <w:proofErr w:type="spellStart"/>
      <w:r w:rsidRPr="00A62199">
        <w:rPr>
          <w:lang w:val="es-MX"/>
        </w:rPr>
        <w:t>TICs</w:t>
      </w:r>
      <w:proofErr w:type="spellEnd"/>
      <w:r w:rsidRPr="00A62199">
        <w:rPr>
          <w:lang w:val="es-MX"/>
        </w:rPr>
        <w:t>, ya que éstas permiten al alumno expresarse por sí mismo, entablar relaciones con otros, así como atender las exigencias propias de su educación. Se requiere entonces “analizar el impacto del uso de las redes sociales como herramienta educativa”.</w:t>
      </w:r>
    </w:p>
    <w:p w:rsidR="00A62199" w:rsidRPr="00A62199" w:rsidRDefault="00A62199" w:rsidP="00A62199">
      <w:pPr>
        <w:jc w:val="both"/>
        <w:rPr>
          <w:lang w:val="es-MX"/>
        </w:rPr>
      </w:pPr>
      <w:r w:rsidRPr="00A62199">
        <w:rPr>
          <w:lang w:val="es-MX"/>
        </w:rPr>
        <w:t xml:space="preserve">Facebook es una red social que cuenta con ciertas características que lo hacen único y líder en las redes sociales, más de 400 millones de usuarios en el mundo, lo convierten en un medio masivo al alcance no sólo de personas con conocimientos informáticos, sino del común en general. A pesar de no ser la primera red social, ha sido la que más ha impactado, dejando de ser la red social de las universidades elite de los Estados Unidos, para convertirse en una plataforma de fácil acceso para todas las personas alrededor del mundo. Su interfaz amigable e interactiva son algunas de sus grandes cualidades </w:t>
      </w:r>
      <w:r w:rsidR="005D3710">
        <w:rPr>
          <w:lang w:val="es-MX"/>
        </w:rPr>
        <w:fldChar w:fldCharType="begin"/>
      </w:r>
      <w:r w:rsidR="00EF0AFD">
        <w:rPr>
          <w:lang w:val="es-MX"/>
        </w:rPr>
        <w:instrText xml:space="preserve"> ADDIN ZOTERO_ITEM CSL_CITATION {"citationID":"kOjz8mAc","properties":{"formattedCitation":"{\\rtf (\\uc0\\u171{}Introducci\\uc0\\u243{}n - el-uso-de-facebook-y-twitter-en-educacion.pdf\\uc0\\u187{}, s.\\uc0\\u160{}f.)}","plainCitation":"(«Introducción - el-uso-de-facebook-y-twitter-en-educacion.pdf», s. f.)"},"citationItems":[{"id":7,"uris":["http://zotero.org/users/local/QT3EqYN4/items/SWECGV72"],"uri":["http://zotero.org/users/local/QT3EqYN4/items/SWECGV72"],"itemData":{"id":7,"type":"article","title":"Introducción - el-uso-de-facebook-y-twitter-en-educacion.pdf","URL":"http://guayacan.uninorte.edu.co/divisiones/iese/lumen/ediciones/11/articulos/el-uso-de-facebook-y-twitter-en-educacion.pdf","accessed":{"date-parts":[["2013",8,10]]}}}],"schema":"https://github.com/citation-style-language/schema/raw/master/csl-citation.json"} </w:instrText>
      </w:r>
      <w:r w:rsidR="005D3710">
        <w:rPr>
          <w:lang w:val="es-MX"/>
        </w:rPr>
        <w:fldChar w:fldCharType="separate"/>
      </w:r>
      <w:r w:rsidR="00EF0AFD" w:rsidRPr="00EF0AFD">
        <w:rPr>
          <w:rFonts w:ascii="Calibri" w:hAnsi="Calibri" w:cs="Times New Roman"/>
          <w:szCs w:val="24"/>
        </w:rPr>
        <w:t>(«Introducción - el-uso-de-facebook-y-twitter-en-educacion.pdf», s. f.)</w:t>
      </w:r>
      <w:r w:rsidR="005D3710">
        <w:rPr>
          <w:lang w:val="es-MX"/>
        </w:rPr>
        <w:fldChar w:fldCharType="end"/>
      </w:r>
      <w:r w:rsidRPr="00A62199">
        <w:rPr>
          <w:lang w:val="es-MX"/>
        </w:rPr>
        <w:t>.</w:t>
      </w:r>
    </w:p>
    <w:p w:rsidR="00A62199" w:rsidRPr="00A62199" w:rsidRDefault="00A62199" w:rsidP="00A62199">
      <w:pPr>
        <w:jc w:val="both"/>
        <w:rPr>
          <w:lang w:val="es-MX"/>
        </w:rPr>
      </w:pPr>
      <w:r w:rsidRPr="00A62199">
        <w:rPr>
          <w:lang w:val="es-MX"/>
        </w:rPr>
        <w:t>En el Ecuador, en el 2010 se ha identificado 500 000 usuarios de Facebook  y al año siguiente se da un aumento del 400% un cifra significante de 2’ 500 000 usuarios, para comienzos del 2012 se da un incremento del 100% con una cifra de 4´ 300 000.</w:t>
      </w:r>
    </w:p>
    <w:p w:rsidR="00A62199" w:rsidRPr="00A62199" w:rsidRDefault="00A62199" w:rsidP="00A62199">
      <w:pPr>
        <w:jc w:val="both"/>
        <w:rPr>
          <w:lang w:val="es-MX"/>
        </w:rPr>
      </w:pPr>
      <w:r w:rsidRPr="00A62199">
        <w:rPr>
          <w:lang w:val="es-MX"/>
        </w:rPr>
        <w:t xml:space="preserve">Aquí se tiene varios rangos de edad, el primero de 18 a 24 años, con un porcentaje del 32% (1’ 376 000 usuarios), el siguiente rango es de 25 a 34 años, con un porcentaje del 23% (989 000 usuarios), </w:t>
      </w:r>
      <w:r w:rsidRPr="00A62199">
        <w:rPr>
          <w:lang w:val="es-MX"/>
        </w:rPr>
        <w:lastRenderedPageBreak/>
        <w:t>de 13 a 17 años con el 28% (1’ 204 000 usuarios), de 35 a 44 años con el 10% (430 000 usuarios), de 45 y más tenemos el 6% (258 000 usuarios).</w:t>
      </w:r>
    </w:p>
    <w:p w:rsidR="00A62199" w:rsidRPr="00A62199" w:rsidRDefault="00A62199" w:rsidP="00A62199">
      <w:pPr>
        <w:jc w:val="both"/>
        <w:rPr>
          <w:lang w:val="es-MX"/>
        </w:rPr>
      </w:pPr>
      <w:r w:rsidRPr="00A62199">
        <w:rPr>
          <w:lang w:val="es-MX"/>
        </w:rPr>
        <w:t>Dentro de los usuarios de Facebook  tenemos un 52% de hombres que usan está red social ante un 48% de mujeres, que lo utilizan</w:t>
      </w:r>
      <w:r w:rsidR="00EF0AFD">
        <w:rPr>
          <w:lang w:val="es-MX"/>
        </w:rPr>
        <w:t xml:space="preserve"> </w:t>
      </w:r>
      <w:r w:rsidR="005D3710">
        <w:rPr>
          <w:lang w:val="es-MX"/>
        </w:rPr>
        <w:fldChar w:fldCharType="begin"/>
      </w:r>
      <w:r w:rsidR="00EF0AFD">
        <w:rPr>
          <w:lang w:val="es-MX"/>
        </w:rPr>
        <w:instrText xml:space="preserve"> ADDIN ZOTERO_ITEM CSL_CITATION {"citationID":"0KFUeAsE","properties":{"formattedCitation":"{\\rtf (\\uc0\\u171{}Estad\\uc0\\u237{}sticas del uso de Internet en Ecuador, a\\uc0\\u241{}o 2012 | Zitux\\uc0\\u187{}, s.\\uc0\\u160{}f.)}","plainCitation":"(«Estadísticas del uso de Internet en Ecuador, año 2012 | Zitux», s. f.)"},"citationItems":[{"id":5,"uris":["http://zotero.org/users/local/QT3EqYN4/items/78HCXE4I"],"uri":["http://zotero.org/users/local/QT3EqYN4/items/78HCXE4I"],"itemData":{"id":5,"type":"webpage","title":"Estadísticas del uso de Internet en Ecuador, año 2012 | Zitux","URL":"http://www.zitux.com/reciente/item/97-estad%C3%ADsticas-internet-ecuador-2012.html","accessed":{"date-parts":[["2013",8,10]]}}}],"schema":"https://github.com/citation-style-language/schema/raw/master/csl-citation.json"} </w:instrText>
      </w:r>
      <w:r w:rsidR="005D3710">
        <w:rPr>
          <w:lang w:val="es-MX"/>
        </w:rPr>
        <w:fldChar w:fldCharType="separate"/>
      </w:r>
      <w:r w:rsidR="00EF0AFD" w:rsidRPr="00EF0AFD">
        <w:rPr>
          <w:rFonts w:ascii="Calibri" w:hAnsi="Calibri" w:cs="Times New Roman"/>
          <w:szCs w:val="24"/>
        </w:rPr>
        <w:t>(«Estadísticas del uso de Internet en Ecuador, año 2012 | Zitux», s. f.)</w:t>
      </w:r>
      <w:r w:rsidR="005D3710">
        <w:rPr>
          <w:lang w:val="es-MX"/>
        </w:rPr>
        <w:fldChar w:fldCharType="end"/>
      </w:r>
      <w:r w:rsidRPr="00A62199">
        <w:rPr>
          <w:lang w:val="es-MX"/>
        </w:rPr>
        <w:t>.</w:t>
      </w:r>
    </w:p>
    <w:p w:rsidR="00A62199" w:rsidRPr="00A62199" w:rsidRDefault="00A62199" w:rsidP="00A62199">
      <w:pPr>
        <w:jc w:val="both"/>
        <w:rPr>
          <w:lang w:val="es-MX"/>
        </w:rPr>
      </w:pPr>
      <w:r w:rsidRPr="00A62199">
        <w:rPr>
          <w:lang w:val="es-MX"/>
        </w:rPr>
        <w:t xml:space="preserve">La idea es utilizar y aprovechar la red de Facebook para fines académicos, sustentados en una correcta planificación de las actividades y un control tanto académico como técnico eficiente de las mismas. Esta herramienta además ofrece la posibilidad de crear grupos abiertos o cerrados, dependiendo de los objetivos de su administrador. De este modo, sólo a través de invitaciones por parte del administrador, los usuarios pueden ser integrantes del grupo. Este tipo de grupos pueden ser utilizados para colaborar en proyectos universitarios, y proporcionar un camino para tener discusiones cerradas. </w:t>
      </w:r>
    </w:p>
    <w:p w:rsidR="00A62199" w:rsidRPr="00A62199" w:rsidRDefault="00A62199" w:rsidP="00A62199">
      <w:pPr>
        <w:jc w:val="both"/>
        <w:rPr>
          <w:lang w:val="es-MX"/>
        </w:rPr>
      </w:pPr>
      <w:r w:rsidRPr="00A62199">
        <w:rPr>
          <w:lang w:val="es-MX"/>
        </w:rPr>
        <w:t>También existe la opción de hacer que el grupo no pueda ser visto por nadie, salvo por sus integrantes, pero desde nuestro punto de vista, sí es una buena opción que otras personas pudieran ver el grupo, y en consecuencia, el trabajo realizado por los alumnos. Como experiencia piloto, todas las actividades realizadas en el grupo formarán parte del apoyo a otros trabajos que son demasiado complejos para ser insertos en la red.</w:t>
      </w:r>
    </w:p>
    <w:p w:rsidR="00A62199" w:rsidRPr="00A62199" w:rsidRDefault="00A62199" w:rsidP="00A62199">
      <w:pPr>
        <w:jc w:val="both"/>
        <w:rPr>
          <w:lang w:val="es-MX"/>
        </w:rPr>
      </w:pPr>
      <w:r w:rsidRPr="00A62199">
        <w:rPr>
          <w:lang w:val="es-MX"/>
        </w:rPr>
        <w:t>A la hora de trabajar con los grupos, siempre seguimos una pauta con todas las tareas: dejar bien claros los objetivos, presentación y organización del contenido, apoyo técnico y evaluación.</w:t>
      </w:r>
    </w:p>
    <w:p w:rsidR="00A62199" w:rsidRPr="00A62199" w:rsidRDefault="00A62199" w:rsidP="00A62199">
      <w:pPr>
        <w:jc w:val="both"/>
        <w:rPr>
          <w:lang w:val="es-MX"/>
        </w:rPr>
      </w:pPr>
      <w:r w:rsidRPr="00A62199">
        <w:rPr>
          <w:lang w:val="es-MX"/>
        </w:rPr>
        <w:t>Una vez creado el grupo, dentro de algunas actividades a realizar se tiene:</w:t>
      </w:r>
    </w:p>
    <w:p w:rsidR="00A62199" w:rsidRPr="00EF0AFD" w:rsidRDefault="00A62199" w:rsidP="00EF0AFD">
      <w:pPr>
        <w:pStyle w:val="Prrafodelista"/>
        <w:numPr>
          <w:ilvl w:val="0"/>
          <w:numId w:val="9"/>
        </w:numPr>
        <w:ind w:left="851"/>
        <w:jc w:val="both"/>
        <w:rPr>
          <w:lang w:val="es-MX"/>
        </w:rPr>
      </w:pPr>
      <w:r w:rsidRPr="00EF0AFD">
        <w:rPr>
          <w:lang w:val="es-MX"/>
        </w:rPr>
        <w:t>Envío de mensajes al grupo completo: esta opción es muy útil para notificar avisos importantes al grupo, como la modificación de una fecha de entrega de un trabajo, un día de fiesta, etc.</w:t>
      </w:r>
    </w:p>
    <w:p w:rsidR="00A62199" w:rsidRPr="00EF0AFD" w:rsidRDefault="00A62199" w:rsidP="00EF0AFD">
      <w:pPr>
        <w:pStyle w:val="Prrafodelista"/>
        <w:numPr>
          <w:ilvl w:val="0"/>
          <w:numId w:val="9"/>
        </w:numPr>
        <w:ind w:left="851"/>
        <w:jc w:val="both"/>
        <w:rPr>
          <w:lang w:val="es-MX"/>
        </w:rPr>
      </w:pPr>
      <w:r w:rsidRPr="00EF0AFD">
        <w:rPr>
          <w:lang w:val="es-MX"/>
        </w:rPr>
        <w:t>Edición de miembros: podemos designar personas que sean a su vez administradores para que después también sean ellas quienes propongan temas en el foro, y moderen sus comentarios.</w:t>
      </w:r>
    </w:p>
    <w:p w:rsidR="00A62199" w:rsidRPr="00EF0AFD" w:rsidRDefault="00A62199" w:rsidP="00EF0AFD">
      <w:pPr>
        <w:pStyle w:val="Prrafodelista"/>
        <w:numPr>
          <w:ilvl w:val="0"/>
          <w:numId w:val="9"/>
        </w:numPr>
        <w:ind w:left="851"/>
        <w:jc w:val="both"/>
        <w:rPr>
          <w:lang w:val="es-MX"/>
        </w:rPr>
      </w:pPr>
      <w:r w:rsidRPr="00EF0AFD">
        <w:rPr>
          <w:lang w:val="es-MX"/>
        </w:rPr>
        <w:t>Fotos: fotos del grupo, imágenes y capturas de trabajos realizados por ellos. Además pueden elegir fotos que los alumnos ya tengan en sus perfiles.</w:t>
      </w:r>
    </w:p>
    <w:p w:rsidR="00A62199" w:rsidRPr="00EF0AFD" w:rsidRDefault="00A62199" w:rsidP="00EF0AFD">
      <w:pPr>
        <w:pStyle w:val="Prrafodelista"/>
        <w:numPr>
          <w:ilvl w:val="0"/>
          <w:numId w:val="9"/>
        </w:numPr>
        <w:ind w:left="851"/>
        <w:jc w:val="both"/>
        <w:rPr>
          <w:lang w:val="es-MX"/>
        </w:rPr>
      </w:pPr>
      <w:r w:rsidRPr="00EF0AFD">
        <w:rPr>
          <w:lang w:val="es-MX"/>
        </w:rPr>
        <w:t>Videos: esta opción permite subir videos (los podemos incluso grabar con nuestra cámara de fotos) de trabajos al igual que tutoriales de alguna clase. Además se puede grabar directamente desde Facebook a través de una webcam, algo que resulta idóneo para grabar un tema expuesto, una presentación por parte de los alumnos frente al resto del grupo, etc.</w:t>
      </w:r>
    </w:p>
    <w:p w:rsidR="00A62199" w:rsidRPr="00A62199" w:rsidRDefault="00A62199" w:rsidP="00A62199">
      <w:pPr>
        <w:jc w:val="both"/>
        <w:rPr>
          <w:lang w:val="es-MX"/>
        </w:rPr>
      </w:pPr>
      <w:r w:rsidRPr="00A62199">
        <w:rPr>
          <w:lang w:val="es-MX"/>
        </w:rPr>
        <w:t xml:space="preserve">En base a lo expuesto anteriormente la Escuela de Calificación y Perfeccionamiento de la Armada de Ecuador requiere justificar el uso de las </w:t>
      </w:r>
      <w:proofErr w:type="spellStart"/>
      <w:r w:rsidRPr="00A62199">
        <w:rPr>
          <w:lang w:val="es-MX"/>
        </w:rPr>
        <w:t>TICs</w:t>
      </w:r>
      <w:proofErr w:type="spellEnd"/>
      <w:r w:rsidRPr="00A62199">
        <w:rPr>
          <w:lang w:val="es-MX"/>
        </w:rPr>
        <w:t xml:space="preserve"> (redes sociales - Facebook) en los cursos de educación continua que se dictan permanentemente. En base a los resultados de esta </w:t>
      </w:r>
      <w:r w:rsidRPr="00A62199">
        <w:rPr>
          <w:lang w:val="es-MX"/>
        </w:rPr>
        <w:lastRenderedPageBreak/>
        <w:t xml:space="preserve">investigación se pedirá al establecimiento superior la habilitación de estas aplicaciones dentro de la red naval de datos que actualmente se utiliza en esta escuela. </w:t>
      </w:r>
    </w:p>
    <w:p w:rsidR="00A62199" w:rsidRPr="00A62199" w:rsidRDefault="00A62199" w:rsidP="00A62199">
      <w:pPr>
        <w:jc w:val="both"/>
        <w:rPr>
          <w:lang w:val="es-MX"/>
        </w:rPr>
      </w:pPr>
      <w:r w:rsidRPr="00A62199">
        <w:rPr>
          <w:lang w:val="es-MX"/>
        </w:rPr>
        <w:t>En la Escuela de Calificación y Perfeccionamiento se dictan cursos de:</w:t>
      </w:r>
    </w:p>
    <w:p w:rsidR="00A62199" w:rsidRPr="00EF0AFD" w:rsidRDefault="00A62199" w:rsidP="00EF0AFD">
      <w:pPr>
        <w:pStyle w:val="Prrafodelista"/>
        <w:numPr>
          <w:ilvl w:val="0"/>
          <w:numId w:val="11"/>
        </w:numPr>
        <w:spacing w:before="240"/>
        <w:jc w:val="both"/>
        <w:rPr>
          <w:lang w:val="es-MX"/>
        </w:rPr>
      </w:pPr>
      <w:r w:rsidRPr="00EF0AFD">
        <w:rPr>
          <w:lang w:val="es-MX"/>
        </w:rPr>
        <w:t>Calificación</w:t>
      </w:r>
    </w:p>
    <w:p w:rsidR="00A62199" w:rsidRPr="00EF0AFD" w:rsidRDefault="00A62199" w:rsidP="00EF0AFD">
      <w:pPr>
        <w:pStyle w:val="Prrafodelista"/>
        <w:numPr>
          <w:ilvl w:val="0"/>
          <w:numId w:val="14"/>
        </w:numPr>
        <w:spacing w:before="240"/>
        <w:jc w:val="both"/>
        <w:rPr>
          <w:lang w:val="es-MX"/>
        </w:rPr>
      </w:pPr>
      <w:r w:rsidRPr="00EF0AFD">
        <w:rPr>
          <w:lang w:val="es-MX"/>
        </w:rPr>
        <w:t>Curso Básico para Oficiales de las especialidades: Hidrografía, Guardacostas, Superficie, Submarinos.</w:t>
      </w:r>
    </w:p>
    <w:p w:rsidR="00A62199" w:rsidRPr="00EF0AFD" w:rsidRDefault="00A62199" w:rsidP="00EF0AFD">
      <w:pPr>
        <w:pStyle w:val="Prrafodelista"/>
        <w:numPr>
          <w:ilvl w:val="0"/>
          <w:numId w:val="11"/>
        </w:numPr>
        <w:spacing w:before="240"/>
        <w:jc w:val="both"/>
        <w:rPr>
          <w:lang w:val="es-MX"/>
        </w:rPr>
      </w:pPr>
      <w:r w:rsidRPr="00EF0AFD">
        <w:rPr>
          <w:lang w:val="es-MX"/>
        </w:rPr>
        <w:t>Capacitación</w:t>
      </w:r>
    </w:p>
    <w:p w:rsidR="00A62199" w:rsidRPr="00EF0AFD" w:rsidRDefault="00A62199" w:rsidP="00EF0AFD">
      <w:pPr>
        <w:pStyle w:val="Prrafodelista"/>
        <w:numPr>
          <w:ilvl w:val="0"/>
          <w:numId w:val="15"/>
        </w:numPr>
        <w:spacing w:before="240"/>
        <w:jc w:val="both"/>
        <w:rPr>
          <w:lang w:val="es-MX"/>
        </w:rPr>
      </w:pPr>
      <w:r w:rsidRPr="00EF0AFD">
        <w:rPr>
          <w:lang w:val="es-MX"/>
        </w:rPr>
        <w:t>Cursos de acuerdo al requerimiento de la Armada.</w:t>
      </w:r>
    </w:p>
    <w:p w:rsidR="00A62199" w:rsidRPr="00EF0AFD" w:rsidRDefault="00A62199" w:rsidP="00EF0AFD">
      <w:pPr>
        <w:pStyle w:val="Prrafodelista"/>
        <w:numPr>
          <w:ilvl w:val="0"/>
          <w:numId w:val="11"/>
        </w:numPr>
        <w:spacing w:before="240"/>
        <w:jc w:val="both"/>
        <w:rPr>
          <w:lang w:val="es-MX"/>
        </w:rPr>
      </w:pPr>
      <w:r w:rsidRPr="00EF0AFD">
        <w:rPr>
          <w:lang w:val="es-MX"/>
        </w:rPr>
        <w:t>Perfeccionamiento</w:t>
      </w:r>
    </w:p>
    <w:p w:rsidR="00A62199" w:rsidRPr="00EF0AFD" w:rsidRDefault="00A62199" w:rsidP="00EF0AFD">
      <w:pPr>
        <w:pStyle w:val="Prrafodelista"/>
        <w:numPr>
          <w:ilvl w:val="0"/>
          <w:numId w:val="16"/>
        </w:numPr>
        <w:spacing w:before="240"/>
        <w:jc w:val="both"/>
        <w:rPr>
          <w:lang w:val="es-MX"/>
        </w:rPr>
      </w:pPr>
      <w:r w:rsidRPr="00EF0AFD">
        <w:rPr>
          <w:lang w:val="es-MX"/>
        </w:rPr>
        <w:t>Curso de promoción de MARO a CBOS (No. 1) de las especialidades: Guardacostas, hidrografía, submarinos, superficie y especialistas.</w:t>
      </w:r>
    </w:p>
    <w:p w:rsidR="00A62199" w:rsidRPr="00EF0AFD" w:rsidRDefault="00A62199" w:rsidP="00EF0AFD">
      <w:pPr>
        <w:pStyle w:val="Prrafodelista"/>
        <w:numPr>
          <w:ilvl w:val="0"/>
          <w:numId w:val="16"/>
        </w:numPr>
        <w:spacing w:before="240"/>
        <w:jc w:val="both"/>
        <w:rPr>
          <w:lang w:val="es-MX"/>
        </w:rPr>
      </w:pPr>
      <w:r w:rsidRPr="00EF0AFD">
        <w:rPr>
          <w:lang w:val="es-MX"/>
        </w:rPr>
        <w:t>Curso de promoción de CBOP a SGOS (No. 2) del las especialidades: especialistas, superficie, submarinos, sanidad, administración.</w:t>
      </w:r>
    </w:p>
    <w:p w:rsidR="00A62199" w:rsidRPr="00EF0AFD" w:rsidRDefault="00A62199" w:rsidP="00EF0AFD">
      <w:pPr>
        <w:pStyle w:val="Prrafodelista"/>
        <w:numPr>
          <w:ilvl w:val="0"/>
          <w:numId w:val="16"/>
        </w:numPr>
        <w:spacing w:before="240"/>
        <w:jc w:val="both"/>
        <w:rPr>
          <w:lang w:val="es-MX"/>
        </w:rPr>
      </w:pPr>
      <w:r w:rsidRPr="00EF0AFD">
        <w:rPr>
          <w:lang w:val="es-MX"/>
        </w:rPr>
        <w:t>Curso de administración militar – Mando y Liderazgo.</w:t>
      </w:r>
    </w:p>
    <w:p w:rsidR="00A62199" w:rsidRPr="00A62199" w:rsidRDefault="00A62199" w:rsidP="00EF0AFD">
      <w:pPr>
        <w:spacing w:before="240"/>
        <w:jc w:val="both"/>
        <w:rPr>
          <w:lang w:val="es-MX"/>
        </w:rPr>
      </w:pPr>
      <w:r w:rsidRPr="00A62199">
        <w:rPr>
          <w:lang w:val="es-MX"/>
        </w:rPr>
        <w:t>De los cursos descritos anteriormente se utilizará el Curso de promoción de CBOP a SGOS de Superficie, ya que es uno de los cursos que tiene por fecha de inicio el 28 de junio de 2013 y la finalización el 27 de diciembre de 2013, lo que permite planificar las actividades que se realizaran para el análisis correspondiente.</w:t>
      </w:r>
    </w:p>
    <w:p w:rsidR="00A62199" w:rsidRPr="00A62199" w:rsidRDefault="00A62199" w:rsidP="00A62199">
      <w:pPr>
        <w:jc w:val="both"/>
        <w:rPr>
          <w:lang w:val="es-MX"/>
        </w:rPr>
      </w:pPr>
      <w:r w:rsidRPr="00A62199">
        <w:rPr>
          <w:lang w:val="es-MX"/>
        </w:rPr>
        <w:t>En la investigación como población se tiene 24 materias del Curso de promoción de CBOP a SGOS de Superficie – Electrónica Telecomunicaciones. Tomando una muestra estratificada la materia de DERECHO INTERNACIONAL HUMANITARIO.</w:t>
      </w:r>
    </w:p>
    <w:p w:rsidR="00A62199" w:rsidRPr="00A62199" w:rsidRDefault="00A62199" w:rsidP="00A62199">
      <w:pPr>
        <w:jc w:val="both"/>
        <w:rPr>
          <w:lang w:val="es-MX"/>
        </w:rPr>
      </w:pPr>
      <w:r w:rsidRPr="00A62199">
        <w:rPr>
          <w:lang w:val="es-MX"/>
        </w:rPr>
        <w:t>Desde el punto de vista de los docentes, las redes sociales en muchos escenarios han sido consideradas perjudiciales, en el campo de la educación claramente se desconoce el potencial de estas herramientas porque no se ha descubierto cómo usarlas como aliada en el ejercicio formativo, los docentes lo primero que piensan cuando se trata el tema es en fraude, peligro y pérdida de tiempo, sin embargo dentro de la dinámica escolar el tema social cobra gran importancia, ya que todo el tiempo existe interacción, compartiendo ideas, sentimientos, entre otras formas de intercambio del ser humano.</w:t>
      </w:r>
    </w:p>
    <w:p w:rsidR="00A62199" w:rsidRPr="00A62199" w:rsidRDefault="00A62199" w:rsidP="00A62199">
      <w:pPr>
        <w:jc w:val="both"/>
        <w:rPr>
          <w:lang w:val="es-MX"/>
        </w:rPr>
      </w:pPr>
      <w:r w:rsidRPr="00A62199">
        <w:rPr>
          <w:lang w:val="es-MX"/>
        </w:rPr>
        <w:t>Con la capacitación al docente se busca traspasar las fronteras donde descubran que la pertinencia de las redes sociales como espacio de intercambio, reflexión, apropiación de conocimiento, construcción de conceptos e interacción desde una óptica positiva es alta.</w:t>
      </w:r>
    </w:p>
    <w:p w:rsidR="00A62199" w:rsidRPr="00A62199" w:rsidRDefault="00A62199" w:rsidP="00A62199">
      <w:pPr>
        <w:jc w:val="both"/>
        <w:rPr>
          <w:lang w:val="es-MX"/>
        </w:rPr>
      </w:pPr>
      <w:r w:rsidRPr="00A62199">
        <w:rPr>
          <w:lang w:val="es-MX"/>
        </w:rPr>
        <w:t xml:space="preserve">En el ámbito educativo no todo está escrito, más cuando la psiquis de las personas es tan compleja, aprovechar los intereses que han despertado en nuestros jóvenes estos espacios de interrelación y colaboración es un gran reto que ya algunos docentes descubren y aunque las redes sociales no se crearon precisamente como espacios educativos, si se pueden apropiar exitosamente para el logro de aprendizajes significativos mediados por las TIC. </w:t>
      </w:r>
      <w:r w:rsidR="005D3710">
        <w:rPr>
          <w:lang w:val="es-MX"/>
        </w:rPr>
        <w:fldChar w:fldCharType="begin"/>
      </w:r>
      <w:r w:rsidR="00892A30">
        <w:rPr>
          <w:lang w:val="es-MX"/>
        </w:rPr>
        <w:instrText xml:space="preserve"> ADDIN ZOTERO_ITEM CSL_CITATION {"citationID":"3ouSF3Bm","properties":{"formattedCitation":"{\\rtf (\\uc0\\u171{}\\uc0\\u191{}Cu\\uc0\\u225{}l es la verdadera posici\\uc0\\u243{}n frente a las redes sociales?\\uc0\\u187{}, s.\\uc0\\u160{}f.)}","plainCitation":"(«¿Cuál es la verdadera posición frente a las redes sociales?», s. f.)"},"citationItems":[{"id":8,"uris":["http://zotero.org/users/local/QT3EqYN4/items/Z2ZBEQ2K"],"uri":["http://zotero.org/users/local/QT3EqYN4/items/Z2ZBEQ2K"],"itemData":{"id":8,"type":"webpage","title":"¿Cuál es la verdadera posición frente a las redes sociales?, Sólo un punto de vista...","abstract":"Hola a todos! Mi nombre es Roberto Carlos Rubio Bautista y trabajo como formador de docentes de colegio en temas de incorporación de TIC en el aula de clase. E…","URL":"http://eduredes.ning.com/forum/topics/cu-l-es-la-verdadera-posici-n-frente-a-las-redes-sociales-s-lo","shortTitle":"¿Cuál es la verdadera posición frente a las redes sociales?","accessed":{"date-parts":[["2013",8,10]]}}}],"schema":"https://github.com/citation-style-language/schema/raw/master/csl-citation.json"} </w:instrText>
      </w:r>
      <w:r w:rsidR="005D3710">
        <w:rPr>
          <w:lang w:val="es-MX"/>
        </w:rPr>
        <w:fldChar w:fldCharType="separate"/>
      </w:r>
      <w:r w:rsidR="00892A30" w:rsidRPr="00892A30">
        <w:rPr>
          <w:rFonts w:ascii="Calibri" w:hAnsi="Calibri" w:cs="Times New Roman"/>
          <w:szCs w:val="24"/>
        </w:rPr>
        <w:t>(«¿Cuál es la verdadera posición frente a las redes sociales?», s. f.)</w:t>
      </w:r>
      <w:r w:rsidR="005D3710">
        <w:rPr>
          <w:lang w:val="es-MX"/>
        </w:rPr>
        <w:fldChar w:fldCharType="end"/>
      </w:r>
      <w:r w:rsidR="00892A30">
        <w:rPr>
          <w:lang w:val="es-MX"/>
        </w:rPr>
        <w:t>.</w:t>
      </w:r>
    </w:p>
    <w:p w:rsidR="00A62199" w:rsidRPr="00A62199" w:rsidRDefault="00A62199" w:rsidP="00A62199">
      <w:pPr>
        <w:jc w:val="both"/>
        <w:rPr>
          <w:lang w:val="es-MX"/>
        </w:rPr>
      </w:pPr>
      <w:r w:rsidRPr="00A62199">
        <w:rPr>
          <w:lang w:val="es-MX"/>
        </w:rPr>
        <w:lastRenderedPageBreak/>
        <w:t>Adicionalmente se planteara un “modelo matemático de simulación” para detectar el comportamiento de los usuarios de la red social y la manera de evaluar contenidos, tareas o evaluaciones por parte del instructor.</w:t>
      </w:r>
    </w:p>
    <w:p w:rsidR="00D1259B" w:rsidRPr="00A62199" w:rsidRDefault="00A62199" w:rsidP="00A62199">
      <w:pPr>
        <w:pStyle w:val="Ttulo1"/>
        <w:numPr>
          <w:ilvl w:val="0"/>
          <w:numId w:val="2"/>
        </w:numPr>
        <w:ind w:left="0" w:firstLine="0"/>
        <w:jc w:val="both"/>
        <w:rPr>
          <w:lang w:val="es-MX"/>
        </w:rPr>
      </w:pPr>
      <w:r>
        <w:rPr>
          <w:lang w:val="es-MX"/>
        </w:rPr>
        <w:t>Hipótesis</w:t>
      </w:r>
    </w:p>
    <w:p w:rsidR="00D1259B" w:rsidRPr="003372DE" w:rsidRDefault="003372DE" w:rsidP="003372DE">
      <w:pPr>
        <w:spacing w:before="240"/>
        <w:jc w:val="both"/>
        <w:rPr>
          <w:lang w:val="es-MX"/>
        </w:rPr>
      </w:pPr>
      <w:r w:rsidRPr="003372DE">
        <w:rPr>
          <w:lang w:val="es-MX"/>
        </w:rPr>
        <w:t>El uso PLANIFICADO de Facebook permitirá enfocar por lo menos de forma aceptable las redes sociales en actividades académicas durante una materia de especialidad en los cursos de educación continua de la Armada.</w:t>
      </w:r>
    </w:p>
    <w:p w:rsidR="006609E8" w:rsidRDefault="006609E8" w:rsidP="00A62199">
      <w:pPr>
        <w:jc w:val="both"/>
        <w:rPr>
          <w:lang w:val="es-MX"/>
        </w:rPr>
      </w:pPr>
    </w:p>
    <w:p w:rsidR="00757002" w:rsidRDefault="00757002">
      <w:pPr>
        <w:rPr>
          <w:lang w:val="es-MX"/>
        </w:rPr>
      </w:pPr>
      <w:r>
        <w:rPr>
          <w:lang w:val="es-MX"/>
        </w:rPr>
        <w:br w:type="page"/>
      </w:r>
    </w:p>
    <w:p w:rsidR="006609E8" w:rsidRDefault="00757002" w:rsidP="00967862">
      <w:pPr>
        <w:pStyle w:val="Ttulo"/>
        <w:rPr>
          <w:lang w:val="es-MX"/>
        </w:rPr>
      </w:pPr>
      <w:r>
        <w:rPr>
          <w:lang w:val="es-MX"/>
        </w:rPr>
        <w:lastRenderedPageBreak/>
        <w:t>CAPITULO II: Revisión de Literatura</w:t>
      </w:r>
    </w:p>
    <w:p w:rsidR="00967862" w:rsidRDefault="00967862" w:rsidP="00967862">
      <w:pPr>
        <w:pStyle w:val="Ttulo1"/>
        <w:numPr>
          <w:ilvl w:val="0"/>
          <w:numId w:val="22"/>
        </w:numPr>
        <w:rPr>
          <w:lang w:val="es-MX"/>
        </w:rPr>
      </w:pPr>
      <w:r>
        <w:rPr>
          <w:lang w:val="es-MX"/>
        </w:rPr>
        <w:t>Antecedentes y Estudios Previos</w:t>
      </w:r>
    </w:p>
    <w:p w:rsidR="00B5182F" w:rsidRDefault="00B5182F" w:rsidP="00B5182F">
      <w:pPr>
        <w:spacing w:before="240" w:after="0" w:line="240" w:lineRule="auto"/>
        <w:jc w:val="both"/>
        <w:rPr>
          <w:lang w:val="es-MX"/>
        </w:rPr>
      </w:pPr>
      <w:r w:rsidRPr="00412234">
        <w:rPr>
          <w:lang w:val="es-MX"/>
        </w:rPr>
        <w:t xml:space="preserve">Hoy en día se presenta un nuevo reto que son las redes sociales, las cuales han crecido exponencialmente. Con su capacidad innata de crear comunidad, se perfilan como una alternativa interés ante para incluir en los </w:t>
      </w:r>
      <w:bookmarkStart w:id="0" w:name="3"/>
      <w:bookmarkEnd w:id="0"/>
      <w:r w:rsidRPr="00412234">
        <w:rPr>
          <w:lang w:val="es-MX"/>
        </w:rPr>
        <w:t xml:space="preserve">procesos educativos. Según </w:t>
      </w:r>
      <w:proofErr w:type="spellStart"/>
      <w:r w:rsidRPr="00412234">
        <w:rPr>
          <w:lang w:val="es-MX"/>
        </w:rPr>
        <w:t>Krichman</w:t>
      </w:r>
      <w:proofErr w:type="spellEnd"/>
      <w:r w:rsidRPr="00412234">
        <w:rPr>
          <w:lang w:val="es-MX"/>
        </w:rPr>
        <w:t xml:space="preserve"> (2010): “Si partimos de la idea de Pierre </w:t>
      </w:r>
      <w:proofErr w:type="spellStart"/>
      <w:r w:rsidRPr="00412234">
        <w:rPr>
          <w:lang w:val="es-MX"/>
        </w:rPr>
        <w:t>Bordieu</w:t>
      </w:r>
      <w:proofErr w:type="spellEnd"/>
      <w:r w:rsidRPr="00412234">
        <w:rPr>
          <w:lang w:val="es-MX"/>
        </w:rPr>
        <w:t xml:space="preserve">, según la cual la escuela es donde se fabrican las personas y pensamos las redes sociales como ámbitos de inmersión y desempeño de personas, es factible la utilización de redes sociales en el ámbito educativo” </w:t>
      </w:r>
      <w:r w:rsidR="005D3710">
        <w:rPr>
          <w:lang w:val="es-MX"/>
        </w:rPr>
        <w:fldChar w:fldCharType="begin"/>
      </w:r>
      <w:r w:rsidR="00412234">
        <w:rPr>
          <w:lang w:val="es-MX"/>
        </w:rPr>
        <w:instrText xml:space="preserve"> ADDIN ZOTERO_ITEM CSL_CITATION {"citationID":"hcpO23tc","properties":{"formattedCitation":"{\\rtf (\\uc0\\u171{}\\\\(Microsoft Word - USO DE FACEBOOK PARA ACTIVIDADES ACADEMICAS COLABORATIVAS EN EDUCACI\\\\\\\\323N MEDIA Y UNIVERSITARIA-1.docx\\\\) - USO_DE_FACEBOOK.pdf\\uc0\\u187{}, s.\\uc0\\u160{}f.)}","plainCitation":"(«\\(Microsoft Word - USO DE FACEBOOK PARA ACTIVIDADES ACADEMICAS COLABORATIVAS EN EDUCACI\\\\323N MEDIA Y UNIVERSITARIA-1.docx\\) - USO_DE_FACEBOOK.pdf», s. f.)"},"citationItems":[{"id":10,"uris":["http://zotero.org/users/local/QT3EqYN4/items/M9TGHHW4"],"uri":["http://zotero.org/users/local/QT3EqYN4/items/M9TGHHW4"],"itemData":{"id":10,"type":"article","title":"\\(Microsoft Word - USO DE FACEBOOK PARA ACTIVIDADES ACADEMICAS COLABORATIVAS EN EDUCACI\\\\323N MEDIA Y UNIVERSITARIA-1.docx\\) - USO_DE_FACEBOOK.pdf","URL":"http://www.salvador.edu.ar/vrid/publicaciones/USO_DE_FACEBOOK.pdf","accessed":{"date-parts":[["2013",8,11]]}}}],"schema":"https://github.com/citation-style-language/schema/raw/master/csl-citation.json"} </w:instrText>
      </w:r>
      <w:r w:rsidR="005D3710">
        <w:rPr>
          <w:lang w:val="es-MX"/>
        </w:rPr>
        <w:fldChar w:fldCharType="separate"/>
      </w:r>
      <w:r w:rsidR="00412234" w:rsidRPr="00412234">
        <w:rPr>
          <w:rFonts w:ascii="Calibri" w:hAnsi="Calibri" w:cs="Times New Roman"/>
          <w:szCs w:val="24"/>
        </w:rPr>
        <w:t>(«\(Microsoft Word - USO DE FACEBOOK PARA ACTIVIDADES ACADEMICAS COLABORATIVAS EN EDUCACI\\323N MEDIA Y UNIVERSITARIA-1.docx\) - USO_DE_FACEBOOK.pdf», s. f.)</w:t>
      </w:r>
      <w:r w:rsidR="005D3710">
        <w:rPr>
          <w:lang w:val="es-MX"/>
        </w:rPr>
        <w:fldChar w:fldCharType="end"/>
      </w:r>
      <w:r w:rsidR="00412234">
        <w:rPr>
          <w:lang w:val="es-MX"/>
        </w:rPr>
        <w:t>.</w:t>
      </w:r>
    </w:p>
    <w:p w:rsidR="00700A82" w:rsidRDefault="00700A82" w:rsidP="00B5182F">
      <w:pPr>
        <w:spacing w:before="240" w:after="0" w:line="240" w:lineRule="auto"/>
        <w:jc w:val="both"/>
        <w:rPr>
          <w:lang w:val="es-MX"/>
        </w:rPr>
      </w:pPr>
      <w:r>
        <w:rPr>
          <w:lang w:val="es-MX"/>
        </w:rPr>
        <w:t xml:space="preserve">María Teresa </w:t>
      </w:r>
      <w:proofErr w:type="spellStart"/>
      <w:r>
        <w:rPr>
          <w:lang w:val="es-MX"/>
        </w:rPr>
        <w:t>Gomez</w:t>
      </w:r>
      <w:proofErr w:type="spellEnd"/>
      <w:r>
        <w:rPr>
          <w:lang w:val="es-MX"/>
        </w:rPr>
        <w:t xml:space="preserve">, en un estudio del uso de </w:t>
      </w:r>
      <w:proofErr w:type="spellStart"/>
      <w:r>
        <w:rPr>
          <w:lang w:val="es-MX"/>
        </w:rPr>
        <w:t>facebook</w:t>
      </w:r>
      <w:proofErr w:type="spellEnd"/>
      <w:r>
        <w:rPr>
          <w:lang w:val="es-MX"/>
        </w:rPr>
        <w:t xml:space="preserve"> para actividades académicas colaborativas en educación media y universitaria, realizado en la Universidad José María Vargas – Venezuela, concluye que las redes sociales presentan un alto valor informativo en los actuales momentos; sin embargo constituyen una interesante oportunidad de utilizarse en un futuro muy próximo, a favor de los educadores y, por su puesto de los estudiante de esta era.</w:t>
      </w:r>
    </w:p>
    <w:p w:rsidR="00474C32" w:rsidRPr="00474C32" w:rsidRDefault="00474C32" w:rsidP="00474C32">
      <w:pPr>
        <w:spacing w:before="240" w:after="0" w:line="240" w:lineRule="auto"/>
        <w:jc w:val="both"/>
        <w:rPr>
          <w:lang w:val="es-MX"/>
        </w:rPr>
      </w:pPr>
      <w:proofErr w:type="spellStart"/>
      <w:r w:rsidRPr="00474C32">
        <w:rPr>
          <w:lang w:val="es-MX"/>
        </w:rPr>
        <w:t>Curbelo</w:t>
      </w:r>
      <w:proofErr w:type="spellEnd"/>
      <w:r w:rsidRPr="00474C32">
        <w:rPr>
          <w:lang w:val="es-MX"/>
        </w:rPr>
        <w:t xml:space="preserve">, quien usó durante varios años WEBCT, </w:t>
      </w:r>
      <w:proofErr w:type="spellStart"/>
      <w:r w:rsidRPr="00474C32">
        <w:rPr>
          <w:lang w:val="es-MX"/>
        </w:rPr>
        <w:t>Blackboard</w:t>
      </w:r>
      <w:proofErr w:type="spellEnd"/>
      <w:r w:rsidRPr="00474C32">
        <w:rPr>
          <w:lang w:val="es-MX"/>
        </w:rPr>
        <w:t xml:space="preserve"> y </w:t>
      </w:r>
      <w:proofErr w:type="spellStart"/>
      <w:r w:rsidRPr="00474C32">
        <w:rPr>
          <w:lang w:val="es-MX"/>
        </w:rPr>
        <w:t>Moodle</w:t>
      </w:r>
      <w:proofErr w:type="spellEnd"/>
      <w:r w:rsidRPr="00474C32">
        <w:rPr>
          <w:lang w:val="es-MX"/>
        </w:rPr>
        <w:t xml:space="preserve"> para el acceso de materiales en línea y crear ambientes de aprendizaje colaborativos, indicó como ventaja comparativa del uso del Facebook vs. esas herramientas; el lograr una participación más activa, fluida y efectiva por parte de los estudiantes con el uso de Facebook, debido a que conocen y manejan bien la herramienta, además de ser significativa para ellos</w:t>
      </w:r>
      <w:r w:rsidR="004A2A1D">
        <w:rPr>
          <w:lang w:val="es-MX"/>
        </w:rPr>
        <w:t xml:space="preserve"> </w:t>
      </w:r>
      <w:r w:rsidR="005D3710">
        <w:rPr>
          <w:lang w:val="es-MX"/>
        </w:rPr>
        <w:fldChar w:fldCharType="begin"/>
      </w:r>
      <w:r w:rsidR="004A2A1D">
        <w:rPr>
          <w:lang w:val="es-MX"/>
        </w:rPr>
        <w:instrText xml:space="preserve"> ADDIN ZOTERO_ITEM CSL_CITATION {"citationID":"QHkVo7iT","properties":{"formattedCitation":"{\\rtf (\\uc0\\u171{}\\\\(Microsoft Word - USO DE FACEBOOK PARA ACTIVIDADES ACADEMICAS COLABORATIVAS EN EDUCACI\\\\\\\\323N MEDIA Y UNIVERSITARIA-1.docx\\\\) - USO_DE_FACEBOOK.pdf\\uc0\\u187{}, s.\\uc0\\u160{}f.)}","plainCitation":"(«\\(Microsoft Word - USO DE FACEBOOK PARA ACTIVIDADES ACADEMICAS COLABORATIVAS EN EDUCACI\\\\323N MEDIA Y UNIVERSITARIA-1.docx\\) - USO_DE_FACEBOOK.pdf», s. f.)"},"citationItems":[{"id":10,"uris":["http://zotero.org/users/local/QT3EqYN4/items/M9TGHHW4"],"uri":["http://zotero.org/users/local/QT3EqYN4/items/M9TGHHW4"],"itemData":{"id":10,"type":"article","title":"\\(Microsoft Word - USO DE FACEBOOK PARA ACTIVIDADES ACADEMICAS COLABORATIVAS EN EDUCACI\\\\323N MEDIA Y UNIVERSITARIA-1.docx\\) - USO_DE_FACEBOOK.pdf","URL":"http://www.salvador.edu.ar/vrid/publicaciones/USO_DE_FACEBOOK.pdf","accessed":{"date-parts":[["2013",8,11]]}}}],"schema":"https://github.com/citation-style-language/schema/raw/master/csl-citation.json"} </w:instrText>
      </w:r>
      <w:r w:rsidR="005D3710">
        <w:rPr>
          <w:lang w:val="es-MX"/>
        </w:rPr>
        <w:fldChar w:fldCharType="separate"/>
      </w:r>
      <w:r w:rsidR="004A2A1D" w:rsidRPr="004A2A1D">
        <w:rPr>
          <w:rFonts w:ascii="Calibri" w:hAnsi="Calibri" w:cs="Times New Roman"/>
          <w:szCs w:val="24"/>
        </w:rPr>
        <w:t>(«\(Microsoft Word - USO DE FACEBOOK PARA ACTIVIDADES ACADEMICAS COLABORATIVAS EN EDUCACI\\323N MEDIA Y UNIVERSITARIA-1.docx\) - USO_DE_FACEBOOK.pdf», s. f.)</w:t>
      </w:r>
      <w:r w:rsidR="005D3710">
        <w:rPr>
          <w:lang w:val="es-MX"/>
        </w:rPr>
        <w:fldChar w:fldCharType="end"/>
      </w:r>
      <w:r w:rsidRPr="00474C32">
        <w:rPr>
          <w:lang w:val="es-MX"/>
        </w:rPr>
        <w:t>.</w:t>
      </w:r>
    </w:p>
    <w:p w:rsidR="00474C32" w:rsidRPr="00474C32" w:rsidRDefault="00474C32" w:rsidP="00474C32">
      <w:pPr>
        <w:spacing w:before="240" w:after="0" w:line="240" w:lineRule="auto"/>
        <w:jc w:val="both"/>
        <w:rPr>
          <w:lang w:val="es-MX"/>
        </w:rPr>
      </w:pPr>
      <w:r w:rsidRPr="00474C32">
        <w:rPr>
          <w:lang w:val="es-MX"/>
        </w:rPr>
        <w:t xml:space="preserve">A nivel de Latinoamérica se han realizado algunos estudios de la aplicación de esta herramienta, es el caso del proyecto Facebook publicado por el filósofo Alejandro </w:t>
      </w:r>
      <w:proofErr w:type="spellStart"/>
      <w:r w:rsidRPr="00474C32">
        <w:rPr>
          <w:lang w:val="es-MX"/>
        </w:rPr>
        <w:t>Piscitelli</w:t>
      </w:r>
      <w:proofErr w:type="spellEnd"/>
      <w:r w:rsidRPr="00474C32">
        <w:rPr>
          <w:lang w:val="es-MX"/>
        </w:rPr>
        <w:t xml:space="preserve"> en la Universidad de Buenos Aires [UBA], que dice que “Facebook es una forma de enseñanza aprendizaje que ya están presentes en las capacidades, intereses y competencias de los alumnos” </w:t>
      </w:r>
      <w:r w:rsidR="005D3710">
        <w:rPr>
          <w:lang w:val="es-MX"/>
        </w:rPr>
        <w:fldChar w:fldCharType="begin"/>
      </w:r>
      <w:r w:rsidR="004A2A1D">
        <w:rPr>
          <w:lang w:val="es-MX"/>
        </w:rPr>
        <w:instrText xml:space="preserve"> ADDIN ZOTERO_ITEM CSL_CITATION {"citationID":"JtMY1eqS","properties":{"formattedCitation":"{\\rtf (\\uc0\\u171{}El proyecto Facebook_y_la_posuniversidad.pdf\\uc0\\u187{}, s.\\uc0\\u160{}f.)}","plainCitation":"(«El proyecto Facebook_y_la_posuniversidad.pdf», s. f.)"},"citationItems":[{"id":12,"uris":["http://zotero.org/users/local/QT3EqYN4/items/TTKV9TF9"],"uri":["http://zotero.org/users/local/QT3EqYN4/items/TTKV9TF9"],"itemData":{"id":12,"type":"webpage","title":"El proyecto Facebook_y_la_posuniversidad.pdf","container-title":"Dropbox","abstract":"Compartido con Dropbox","URL":"https://www.dropbox.com/sh/gixr2xrdos7rgyd/8MKw4z-las/Epubs%3APDf%3A2013/PDFEne2013/El%20proyecto%20Facebook_y_la_posuniversidad.pdf","accessed":{"date-parts":[["2013",8,12]]}}}],"schema":"https://github.com/citation-style-language/schema/raw/master/csl-citation.json"} </w:instrText>
      </w:r>
      <w:r w:rsidR="005D3710">
        <w:rPr>
          <w:lang w:val="es-MX"/>
        </w:rPr>
        <w:fldChar w:fldCharType="separate"/>
      </w:r>
      <w:r w:rsidR="004A2A1D" w:rsidRPr="004A2A1D">
        <w:rPr>
          <w:rFonts w:ascii="Calibri" w:hAnsi="Calibri" w:cs="Times New Roman"/>
          <w:szCs w:val="24"/>
        </w:rPr>
        <w:t>(«El proyecto Facebook_y_la_posuniversidad.pdf», s. f.)</w:t>
      </w:r>
      <w:r w:rsidR="005D3710">
        <w:rPr>
          <w:lang w:val="es-MX"/>
        </w:rPr>
        <w:fldChar w:fldCharType="end"/>
      </w:r>
      <w:r w:rsidRPr="00474C32">
        <w:rPr>
          <w:lang w:val="es-MX"/>
        </w:rPr>
        <w:t>.</w:t>
      </w:r>
    </w:p>
    <w:p w:rsidR="00474C32" w:rsidRPr="00474C32" w:rsidRDefault="00474C32" w:rsidP="00474C32">
      <w:pPr>
        <w:spacing w:before="240" w:after="0" w:line="240" w:lineRule="auto"/>
        <w:jc w:val="both"/>
        <w:rPr>
          <w:lang w:val="es-MX"/>
        </w:rPr>
      </w:pPr>
      <w:r w:rsidRPr="00474C32">
        <w:rPr>
          <w:lang w:val="es-MX"/>
        </w:rPr>
        <w:t>En un estudio realizado en el área de ciencias naturales usando Facebook como herramienta en la enseñanza se concluye que fue “bastante positivo, siendo la primera vez que se implementa un curso virtual dentro de una de las asignaturas que conforman el pensum de la institución educativa”</w:t>
      </w:r>
      <w:r w:rsidR="00EF5716">
        <w:rPr>
          <w:lang w:val="es-MX"/>
        </w:rPr>
        <w:t xml:space="preserve"> </w:t>
      </w:r>
      <w:r w:rsidR="005D3710">
        <w:rPr>
          <w:lang w:val="es-MX"/>
        </w:rPr>
        <w:fldChar w:fldCharType="begin"/>
      </w:r>
      <w:r w:rsidR="00EF5716">
        <w:rPr>
          <w:lang w:val="es-MX"/>
        </w:rPr>
        <w:instrText xml:space="preserve"> ADDIN ZOTERO_ITEM CSL_CITATION {"citationID":"0lqZZQQS","properties":{"formattedCitation":"{\\rtf (\\uc0\\u171{}art11.P65 - 11.pdf\\uc0\\u187{}, s.\\uc0\\u160{}f.)}","plainCitation":"(«art11.P65 - 11.pdf», s. f.)"},"citationItems":[{"id":14,"uris":["http://zotero.org/users/local/QT3EqYN4/items/M84Q7FQI"],"uri":["http://zotero.org/users/local/QT3EqYN4/items/M84Q7FQI"],"itemData":{"id":14,"type":"article","title":"art11.P65 - 11.pdf","URL":"http://acdc.sav.us.es/pixelbit/images/stories/p42/11.pdf","accessed":{"date-parts":[["2013",8,12]]}}}],"schema":"https://github.com/citation-style-language/schema/raw/master/csl-citation.json"} </w:instrText>
      </w:r>
      <w:r w:rsidR="005D3710">
        <w:rPr>
          <w:lang w:val="es-MX"/>
        </w:rPr>
        <w:fldChar w:fldCharType="separate"/>
      </w:r>
      <w:r w:rsidR="00EF5716" w:rsidRPr="00EF5716">
        <w:rPr>
          <w:rFonts w:ascii="Calibri" w:hAnsi="Calibri" w:cs="Times New Roman"/>
          <w:szCs w:val="24"/>
        </w:rPr>
        <w:t>(«art11.P65 - 11.pdf», s. f.)</w:t>
      </w:r>
      <w:r w:rsidR="005D3710">
        <w:rPr>
          <w:lang w:val="es-MX"/>
        </w:rPr>
        <w:fldChar w:fldCharType="end"/>
      </w:r>
      <w:r w:rsidRPr="00474C32">
        <w:rPr>
          <w:lang w:val="es-MX"/>
        </w:rPr>
        <w:t>.</w:t>
      </w:r>
    </w:p>
    <w:p w:rsidR="00474C32" w:rsidRPr="00474C32" w:rsidRDefault="00474C32" w:rsidP="00474C32">
      <w:pPr>
        <w:spacing w:before="240" w:after="0" w:line="240" w:lineRule="auto"/>
        <w:jc w:val="both"/>
        <w:rPr>
          <w:lang w:val="es-MX"/>
        </w:rPr>
      </w:pPr>
      <w:r w:rsidRPr="00474C32">
        <w:rPr>
          <w:lang w:val="es-MX"/>
        </w:rPr>
        <w:t>En todos estos casos, se trata de implementar la lógica del aula en el Facebook, realizando un Facebook analógico. La aplicación de esta herramienta como un apoyo a la educación puede ayudar a dar un sentido de identidad y participación en los jóvenes y  ha permitido identificar líderes en los grupos.</w:t>
      </w:r>
    </w:p>
    <w:p w:rsidR="00474C32" w:rsidRPr="00474C32" w:rsidRDefault="00474C32" w:rsidP="00474C32">
      <w:pPr>
        <w:spacing w:before="240" w:after="0" w:line="240" w:lineRule="auto"/>
        <w:jc w:val="both"/>
        <w:rPr>
          <w:lang w:val="es-MX"/>
        </w:rPr>
      </w:pPr>
      <w:r w:rsidRPr="00474C32">
        <w:rPr>
          <w:lang w:val="es-MX"/>
        </w:rPr>
        <w:t>En la implementación de Facebook como una herramienta educativa se debe tomar en cuenta algunas recomendaciones:</w:t>
      </w:r>
    </w:p>
    <w:p w:rsidR="00474C32" w:rsidRPr="00474C32" w:rsidRDefault="00474C32" w:rsidP="00474C32">
      <w:pPr>
        <w:spacing w:before="240" w:after="0" w:line="240" w:lineRule="auto"/>
        <w:jc w:val="both"/>
        <w:rPr>
          <w:lang w:val="es-MX"/>
        </w:rPr>
      </w:pPr>
      <w:r w:rsidRPr="00474C32">
        <w:rPr>
          <w:lang w:val="es-MX"/>
        </w:rPr>
        <w:lastRenderedPageBreak/>
        <w:t>•</w:t>
      </w:r>
      <w:r w:rsidRPr="00474C32">
        <w:rPr>
          <w:lang w:val="es-MX"/>
        </w:rPr>
        <w:tab/>
        <w:t>Animar a los alumnos a seguir las directrices de Facebook.</w:t>
      </w:r>
    </w:p>
    <w:p w:rsidR="00474C32" w:rsidRPr="00474C32" w:rsidRDefault="00474C32" w:rsidP="00474C32">
      <w:pPr>
        <w:spacing w:before="240" w:after="0" w:line="240" w:lineRule="auto"/>
        <w:jc w:val="both"/>
        <w:rPr>
          <w:lang w:val="es-MX"/>
        </w:rPr>
      </w:pPr>
      <w:r w:rsidRPr="00474C32">
        <w:rPr>
          <w:lang w:val="es-MX"/>
        </w:rPr>
        <w:t>•</w:t>
      </w:r>
      <w:r w:rsidRPr="00474C32">
        <w:rPr>
          <w:lang w:val="es-MX"/>
        </w:rPr>
        <w:tab/>
        <w:t>Promover la buena ciudadanía en el mundo digital.</w:t>
      </w:r>
    </w:p>
    <w:p w:rsidR="00474C32" w:rsidRPr="00474C32" w:rsidRDefault="00474C32" w:rsidP="00474C32">
      <w:pPr>
        <w:spacing w:before="240" w:after="0" w:line="240" w:lineRule="auto"/>
        <w:jc w:val="both"/>
        <w:rPr>
          <w:lang w:val="es-MX"/>
        </w:rPr>
      </w:pPr>
      <w:r w:rsidRPr="00474C32">
        <w:rPr>
          <w:lang w:val="es-MX"/>
        </w:rPr>
        <w:t>•</w:t>
      </w:r>
      <w:r w:rsidRPr="00474C32">
        <w:rPr>
          <w:lang w:val="es-MX"/>
        </w:rPr>
        <w:tab/>
        <w:t>Mantenerse al día con las configuraciones de seguridad y privacidad de Facebook.</w:t>
      </w:r>
    </w:p>
    <w:p w:rsidR="00474C32" w:rsidRPr="00474C32" w:rsidRDefault="00474C32" w:rsidP="00474C32">
      <w:pPr>
        <w:spacing w:before="240" w:after="0" w:line="240" w:lineRule="auto"/>
        <w:jc w:val="both"/>
        <w:rPr>
          <w:lang w:val="es-MX"/>
        </w:rPr>
      </w:pPr>
      <w:r w:rsidRPr="00474C32">
        <w:rPr>
          <w:lang w:val="es-MX"/>
        </w:rPr>
        <w:t xml:space="preserve">Se debe tomar en cuenta también el realizar un nuevo diseño de la cátedra, es decir, un nuevo planteamiento de los roles, el profesor pasa a ser el líder del proyecto, un profesor auxiliar en la posición de integrador para que realice el seguimiento y registro de la evolución de los grupos y los estudiantes encargados de realizar las investigaciones </w:t>
      </w:r>
      <w:r w:rsidR="005D3710">
        <w:rPr>
          <w:lang w:val="es-MX"/>
        </w:rPr>
        <w:fldChar w:fldCharType="begin"/>
      </w:r>
      <w:r w:rsidR="00CE521E">
        <w:rPr>
          <w:lang w:val="es-MX"/>
        </w:rPr>
        <w:instrText xml:space="preserve"> ADDIN ZOTERO_ITEM CSL_CITATION {"citationID":"zx8s7BsY","properties":{"formattedCitation":"{\\rtf (\\uc0\\u171{}Introducci\\uc0\\u243{}n - el-uso-de-facebook-y-twitter-en-educacion.pdf\\uc0\\u187{}, s.\\uc0\\u160{}f.)}","plainCitation":"(«Introducción - el-uso-de-facebook-y-twitter-en-educacion.pdf», s. f.)"},"citationItems":[{"id":7,"uris":["http://zotero.org/users/local/QT3EqYN4/items/SWECGV72"],"uri":["http://zotero.org/users/local/QT3EqYN4/items/SWECGV72"],"itemData":{"id":7,"type":"article","title":"Introducción - el-uso-de-facebook-y-twitter-en-educacion.pdf","URL":"http://guayacan.uninorte.edu.co/divisiones/iese/lumen/ediciones/11/articulos/el-uso-de-facebook-y-twitter-en-educacion.pdf","accessed":{"date-parts":[["2013",8,10]]}}}],"schema":"https://github.com/citation-style-language/schema/raw/master/csl-citation.json"} </w:instrText>
      </w:r>
      <w:r w:rsidR="005D3710">
        <w:rPr>
          <w:lang w:val="es-MX"/>
        </w:rPr>
        <w:fldChar w:fldCharType="separate"/>
      </w:r>
      <w:r w:rsidR="00CE521E" w:rsidRPr="00CE521E">
        <w:rPr>
          <w:rFonts w:ascii="Calibri" w:hAnsi="Calibri" w:cs="Times New Roman"/>
          <w:szCs w:val="24"/>
        </w:rPr>
        <w:t>(«Introducción - el-uso-de-facebook-y-twitter-en-educacion.pdf», s. f.)</w:t>
      </w:r>
      <w:r w:rsidR="005D3710">
        <w:rPr>
          <w:lang w:val="es-MX"/>
        </w:rPr>
        <w:fldChar w:fldCharType="end"/>
      </w:r>
      <w:r w:rsidRPr="00474C32">
        <w:rPr>
          <w:lang w:val="es-MX"/>
        </w:rPr>
        <w:t>.</w:t>
      </w:r>
    </w:p>
    <w:p w:rsidR="00474C32" w:rsidRPr="00474C32" w:rsidRDefault="00474C32" w:rsidP="00474C32">
      <w:pPr>
        <w:spacing w:before="240" w:after="0" w:line="240" w:lineRule="auto"/>
        <w:jc w:val="both"/>
        <w:rPr>
          <w:lang w:val="es-MX"/>
        </w:rPr>
      </w:pPr>
      <w:r w:rsidRPr="00474C32">
        <w:rPr>
          <w:lang w:val="es-MX"/>
        </w:rPr>
        <w:t xml:space="preserve">Existen aplicaciones básicas de Facebook que ofrecen una gran posibilidad de interactuar con los estudiantes, creación de páginas, encuestas de opinión, creación de grupos, etc. Además existen en la actualidad </w:t>
      </w:r>
      <w:proofErr w:type="spellStart"/>
      <w:r w:rsidRPr="00474C32">
        <w:rPr>
          <w:lang w:val="es-MX"/>
        </w:rPr>
        <w:t>muchisismas</w:t>
      </w:r>
      <w:proofErr w:type="spellEnd"/>
      <w:r w:rsidRPr="00474C32">
        <w:rPr>
          <w:lang w:val="es-MX"/>
        </w:rPr>
        <w:t xml:space="preserve"> aplicaciones y todos los días se agregan más </w:t>
      </w:r>
      <w:r w:rsidR="005D3710">
        <w:rPr>
          <w:lang w:val="es-MX"/>
        </w:rPr>
        <w:fldChar w:fldCharType="begin"/>
      </w:r>
      <w:r w:rsidR="00CE521E">
        <w:rPr>
          <w:lang w:val="es-MX"/>
        </w:rPr>
        <w:instrText xml:space="preserve"> ADDIN ZOTERO_TEMP </w:instrText>
      </w:r>
      <w:r w:rsidR="005D3710">
        <w:rPr>
          <w:lang w:val="es-MX"/>
        </w:rPr>
        <w:fldChar w:fldCharType="separate"/>
      </w:r>
      <w:r w:rsidR="00CE521E" w:rsidRPr="00CE521E">
        <w:rPr>
          <w:rFonts w:ascii="Calibri" w:hAnsi="Calibri" w:cs="Times New Roman"/>
          <w:szCs w:val="24"/>
        </w:rPr>
        <w:t>(Gustavo Gama García, 2012)</w:t>
      </w:r>
      <w:r w:rsidR="005D3710">
        <w:rPr>
          <w:lang w:val="es-MX"/>
        </w:rPr>
        <w:fldChar w:fldCharType="end"/>
      </w:r>
      <w:r w:rsidRPr="00474C32">
        <w:rPr>
          <w:lang w:val="es-MX"/>
        </w:rPr>
        <w:t>.</w:t>
      </w:r>
    </w:p>
    <w:p w:rsidR="00700A82" w:rsidRPr="00412234" w:rsidRDefault="00474C32" w:rsidP="00474C32">
      <w:pPr>
        <w:spacing w:before="240" w:after="0" w:line="240" w:lineRule="auto"/>
        <w:jc w:val="both"/>
        <w:rPr>
          <w:lang w:val="es-MX"/>
        </w:rPr>
      </w:pPr>
      <w:r w:rsidRPr="00474C32">
        <w:rPr>
          <w:lang w:val="es-MX"/>
        </w:rPr>
        <w:t>Indudablemente debe aprovecharse el impacto que tienen las TIC en la educación, es una oportunidad que está a nuestro favor como educadores. “La integración educativa de las tecnologías recién está esbozándose y no existe un caudal de experiencias sistematizadas, ni investigaciones en nuestros medios que nos iluminen en el cómo hacer. En este sentido, son los equipos docentes completos los que tiene el desafío de asumir esta tarea: las n</w:t>
      </w:r>
      <w:r w:rsidR="00CE521E">
        <w:rPr>
          <w:lang w:val="es-MX"/>
        </w:rPr>
        <w:t>uevas generaciones lo reclaman”</w:t>
      </w:r>
      <w:r w:rsidRPr="00474C32">
        <w:rPr>
          <w:lang w:val="es-MX"/>
        </w:rPr>
        <w:t>.</w:t>
      </w:r>
    </w:p>
    <w:p w:rsidR="00967862" w:rsidRDefault="00967862" w:rsidP="00967862">
      <w:pPr>
        <w:pStyle w:val="Ttulo1"/>
        <w:numPr>
          <w:ilvl w:val="0"/>
          <w:numId w:val="22"/>
        </w:numPr>
        <w:rPr>
          <w:lang w:val="es-MX"/>
        </w:rPr>
      </w:pPr>
      <w:r>
        <w:rPr>
          <w:lang w:val="es-MX"/>
        </w:rPr>
        <w:t>Fundamentación Teórica</w:t>
      </w:r>
    </w:p>
    <w:p w:rsidR="00967862" w:rsidRPr="00107CF8" w:rsidRDefault="00107CF8" w:rsidP="008C41DF">
      <w:pPr>
        <w:spacing w:before="240"/>
        <w:jc w:val="both"/>
        <w:rPr>
          <w:b/>
          <w:lang w:val="es-MX"/>
        </w:rPr>
      </w:pPr>
      <w:r w:rsidRPr="00107CF8">
        <w:rPr>
          <w:b/>
          <w:lang w:val="es-MX"/>
        </w:rPr>
        <w:t>La Web 2.0</w:t>
      </w:r>
    </w:p>
    <w:p w:rsidR="00107CF8" w:rsidRDefault="00107CF8" w:rsidP="008C41DF">
      <w:pPr>
        <w:jc w:val="both"/>
        <w:rPr>
          <w:lang w:val="es-MX"/>
        </w:rPr>
      </w:pPr>
      <w:r w:rsidRPr="00107CF8">
        <w:rPr>
          <w:lang w:val="es-MX"/>
        </w:rPr>
        <w:t>La Web 2.0 es la representación de la evolución de las aplicaciones tradicionales hacia</w:t>
      </w:r>
      <w:r>
        <w:rPr>
          <w:lang w:val="es-MX"/>
        </w:rPr>
        <w:t xml:space="preserve"> </w:t>
      </w:r>
      <w:r w:rsidRPr="00107CF8">
        <w:rPr>
          <w:lang w:val="es-MX"/>
        </w:rPr>
        <w:t>aplicaciones web enfocadas al usuario</w:t>
      </w:r>
      <w:r>
        <w:rPr>
          <w:lang w:val="es-MX"/>
        </w:rPr>
        <w:t xml:space="preserve"> </w:t>
      </w:r>
      <w:r w:rsidRPr="00107CF8">
        <w:rPr>
          <w:lang w:val="es-MX"/>
        </w:rPr>
        <w:t>final. El Web 2.0 es una actitud y no</w:t>
      </w:r>
      <w:r>
        <w:rPr>
          <w:lang w:val="es-MX"/>
        </w:rPr>
        <w:t xml:space="preserve"> </w:t>
      </w:r>
      <w:r w:rsidRPr="00107CF8">
        <w:rPr>
          <w:lang w:val="es-MX"/>
        </w:rPr>
        <w:t>precisamente una tecnología.</w:t>
      </w:r>
    </w:p>
    <w:p w:rsidR="00107CF8" w:rsidRPr="00F648BA" w:rsidRDefault="00107CF8" w:rsidP="008C41DF">
      <w:pPr>
        <w:jc w:val="both"/>
      </w:pPr>
      <w:r w:rsidRPr="00107CF8">
        <w:rPr>
          <w:lang w:val="es-MX"/>
        </w:rPr>
        <w:t>La Web 2.0 es la transición que se ha dado de</w:t>
      </w:r>
      <w:r>
        <w:rPr>
          <w:lang w:val="es-MX"/>
        </w:rPr>
        <w:t xml:space="preserve"> </w:t>
      </w:r>
      <w:r w:rsidRPr="00107CF8">
        <w:rPr>
          <w:lang w:val="es-MX"/>
        </w:rPr>
        <w:t>aplicaciones tradicionales hacia aplicaciones que funcionan</w:t>
      </w:r>
      <w:r>
        <w:rPr>
          <w:lang w:val="es-MX"/>
        </w:rPr>
        <w:t xml:space="preserve"> </w:t>
      </w:r>
      <w:r w:rsidRPr="00107CF8">
        <w:rPr>
          <w:lang w:val="es-MX"/>
        </w:rPr>
        <w:t>a través de</w:t>
      </w:r>
      <w:r w:rsidR="00C37EA5">
        <w:rPr>
          <w:lang w:val="es-MX"/>
        </w:rPr>
        <w:t xml:space="preserve"> la</w:t>
      </w:r>
      <w:r w:rsidRPr="00107CF8">
        <w:rPr>
          <w:lang w:val="es-MX"/>
        </w:rPr>
        <w:t xml:space="preserve"> web enfocadas</w:t>
      </w:r>
      <w:r>
        <w:rPr>
          <w:lang w:val="es-MX"/>
        </w:rPr>
        <w:t xml:space="preserve"> </w:t>
      </w:r>
      <w:r w:rsidRPr="00107CF8">
        <w:rPr>
          <w:lang w:val="es-MX"/>
        </w:rPr>
        <w:t>al usuario final. Se trata de aplicaciones</w:t>
      </w:r>
      <w:r>
        <w:rPr>
          <w:lang w:val="es-MX"/>
        </w:rPr>
        <w:t xml:space="preserve"> </w:t>
      </w:r>
      <w:r w:rsidRPr="00107CF8">
        <w:rPr>
          <w:lang w:val="es-MX"/>
        </w:rPr>
        <w:t>que generen colaboración y de servicios que</w:t>
      </w:r>
      <w:r>
        <w:rPr>
          <w:lang w:val="es-MX"/>
        </w:rPr>
        <w:t xml:space="preserve"> </w:t>
      </w:r>
      <w:r w:rsidRPr="00107CF8">
        <w:rPr>
          <w:lang w:val="es-MX"/>
        </w:rPr>
        <w:t>reemplacen las aplicaciones de escritorio</w:t>
      </w:r>
      <w:r w:rsidR="00F648BA">
        <w:rPr>
          <w:lang w:val="es-MX"/>
        </w:rPr>
        <w:t xml:space="preserve"> </w:t>
      </w:r>
      <w:r w:rsidR="005D3710">
        <w:rPr>
          <w:lang w:val="es-MX"/>
        </w:rPr>
        <w:fldChar w:fldCharType="begin"/>
      </w:r>
      <w:r w:rsidR="00EF2745" w:rsidRPr="00F648BA">
        <w:instrText xml:space="preserve"> ADDIN ZOTERO_ITEM CSL_CITATION {"citationID":"7yuKasRB","properties":{"formattedCitation":"{\\rtf (\\uc0\\u171{}Microsoft Word - Documento1 - Queeslaweb2.0.pdf\\uc0\\u187{}, s.\\uc0\\u160{}f.)}","plainCitation":"(«Microsoft Word - Documento1 - Queeslaweb2.0.pdf», s. f.)"},"citationItems":[{"id":17,"uris":["http://zotero.org/users/local/QT3EqYN4/items/N87SWRDH"],"uri":["http://zotero.org/users/local/QT3EqYN4/items/N87SWRDH"],"itemData":{"id":17,"type":"article","title":"Microsoft Word - Documento1 - Queeslaweb2.0.pdf","URL":"http://www.delfos.co.cu/boletines/bsa/PDF/Queeslaweb2.0.pdf","accessed":{"date-parts":[["2013",8,13]]}}}],"schema":"https://github.com/citation-style-language/schema/raw/master/csl-citation.json"} </w:instrText>
      </w:r>
      <w:r w:rsidR="005D3710">
        <w:rPr>
          <w:lang w:val="es-MX"/>
        </w:rPr>
        <w:fldChar w:fldCharType="separate"/>
      </w:r>
      <w:r w:rsidR="00EF2745" w:rsidRPr="00F648BA">
        <w:rPr>
          <w:rFonts w:ascii="Calibri" w:hAnsi="Calibri" w:cs="Times New Roman"/>
          <w:szCs w:val="24"/>
        </w:rPr>
        <w:t>(«Microsoft Word - Documento1 - Queeslaweb2.0.pdf», s. f.)</w:t>
      </w:r>
      <w:r w:rsidR="005D3710">
        <w:rPr>
          <w:lang w:val="es-MX"/>
        </w:rPr>
        <w:fldChar w:fldCharType="end"/>
      </w:r>
      <w:r w:rsidR="00F648BA">
        <w:rPr>
          <w:lang w:val="es-MX"/>
        </w:rPr>
        <w:t>.</w:t>
      </w:r>
    </w:p>
    <w:p w:rsidR="00527C24" w:rsidRDefault="00527C24" w:rsidP="00527C24">
      <w:pPr>
        <w:jc w:val="both"/>
      </w:pPr>
      <w:r>
        <w:t>El término web 2.0 se acuñó el año 1999 para describir sitios web interactivos en donde el usuario podía participar libremente aportando comentarios y/o contenidos a los ya existentes en la web.</w:t>
      </w:r>
    </w:p>
    <w:p w:rsidR="00527C24" w:rsidRDefault="00527C24" w:rsidP="00527C24">
      <w:pPr>
        <w:jc w:val="both"/>
      </w:pPr>
      <w:r>
        <w:t>Hasta entonces, los sitios web y aplicaciones de internet habían sido estáticos, es decir, sólo mostraban el contenido al usuario, quien no tenía posibilidad de modificarlo, comentarlo o realizar aportes significativos en él.</w:t>
      </w:r>
    </w:p>
    <w:p w:rsidR="00527C24" w:rsidRDefault="00527C24" w:rsidP="00527C24">
      <w:pPr>
        <w:jc w:val="both"/>
      </w:pPr>
      <w:r>
        <w:t xml:space="preserve">La web 2.0 permite a los usuarios interactuar y colaborar entre ellos dialogando en “Social Media” como creadores de contenido generado por ellos mismos en una comunidad virtual. El contenido es generado no sólo por el </w:t>
      </w:r>
      <w:proofErr w:type="spellStart"/>
      <w:r>
        <w:t>webmaster</w:t>
      </w:r>
      <w:proofErr w:type="spellEnd"/>
      <w:r>
        <w:t xml:space="preserve"> sino que también por usuarios que comentan, aportan y en </w:t>
      </w:r>
      <w:r>
        <w:lastRenderedPageBreak/>
        <w:t xml:space="preserve">algunos casos, generan nuevo contenido actuando como colaboradores del mismo sitio. Además, a través de aplicaciones que capturan la actividad de los usuarios (como Google </w:t>
      </w:r>
      <w:proofErr w:type="spellStart"/>
      <w:r>
        <w:t>Analytics</w:t>
      </w:r>
      <w:proofErr w:type="spellEnd"/>
      <w:r>
        <w:t>) el contenido puede modificarse para satisfacer las necesidades de los usuarios.</w:t>
      </w:r>
    </w:p>
    <w:p w:rsidR="00527C24" w:rsidRDefault="00527C24" w:rsidP="00527C24">
      <w:pPr>
        <w:jc w:val="both"/>
      </w:pPr>
      <w:r>
        <w:t xml:space="preserve">La web 2.0 no sólo permite a los usuarios recabar información, sino que, por medio de interfaces de usuario más avanzadas, le permite contribuir. </w:t>
      </w:r>
    </w:p>
    <w:p w:rsidR="00CD3D51" w:rsidRDefault="00527C24" w:rsidP="00527C24">
      <w:pPr>
        <w:jc w:val="both"/>
      </w:pPr>
      <w:r>
        <w:t>En la actualidad la web 2.0 se relaciona con muchos de las llamadas redes sociales que utilizan los estudiantes en edad escolar como Facebook y YouTube, lugares virtuales donde cualquiera con un mínimo de recursos técnicos y conocimientos aficionados puede ser un transmisor de informaciones.</w:t>
      </w:r>
    </w:p>
    <w:p w:rsidR="00527C24" w:rsidRPr="00F648BA" w:rsidRDefault="00527C24" w:rsidP="00527C24">
      <w:pPr>
        <w:jc w:val="both"/>
      </w:pPr>
      <w:r>
        <w:t xml:space="preserve">Es así como las instituciones formales como gobiernos, empresas, Organizaciones no Gubernamentales y artistas han comprendido el poder de emitir y recibir información por estos canales que permiten llegar directamente a sus públicos relacionados. Es por eso que en este curso nos introduciremos en el uso de Facebook, </w:t>
      </w:r>
      <w:proofErr w:type="spellStart"/>
      <w:r>
        <w:t>Twitter</w:t>
      </w:r>
      <w:proofErr w:type="spellEnd"/>
      <w:r>
        <w:t>, Google Drive y YouTube como herramientas que pueden potenciar las comunicaciones de una institución escolar</w:t>
      </w:r>
      <w:r w:rsidR="00FB2D46">
        <w:t xml:space="preserve"> </w:t>
      </w:r>
      <w:r w:rsidR="005D3710">
        <w:fldChar w:fldCharType="begin"/>
      </w:r>
      <w:r w:rsidR="00FB2D46">
        <w:instrText xml:space="preserve"> ADDIN ZOTERO_ITEM CSL_CITATION {"citationID":"E4LAtAu0","properties":{"formattedCitation":"{\\rtf (\\uc0\\u171{}Manual-Utilizando-la-Web-2.0-como-herramienta-educativa-colaborativa-1.pdf\\uc0\\u187{}, s.\\uc0\\u160{}f.)}","plainCitation":"(«Manual-Utilizando-la-Web-2.0-como-herramienta-educativa-colaborativa-1.pdf», s. f.)"},"citationItems":[{"id":18,"uris":["http://zotero.org/users/local/QT3EqYN4/items/KFMJGI3U"],"uri":["http://zotero.org/users/local/QT3EqYN4/items/KFMJGI3U"],"itemData":{"id":18,"type":"article","title":"Manual-Utilizando-la-Web-2.0-como-herramienta-educativa-colaborativa-1.pdf","URL":"http://elencuentro.comunadigital.cl/wp-content/uploads/2013/07/Manual-Utilizando-la-Web-2.0-como-herramienta-educativa-colaborativa-1.pdf","accessed":{"date-parts":[["2013",8,13]]}}}],"schema":"https://github.com/citation-style-language/schema/raw/master/csl-citation.json"} </w:instrText>
      </w:r>
      <w:r w:rsidR="005D3710">
        <w:fldChar w:fldCharType="separate"/>
      </w:r>
      <w:r w:rsidR="00FB2D46" w:rsidRPr="00FB2D46">
        <w:rPr>
          <w:rFonts w:ascii="Calibri" w:hAnsi="Calibri" w:cs="Times New Roman"/>
          <w:szCs w:val="24"/>
        </w:rPr>
        <w:t>(«Manual-Utilizando-la-Web-2.0-como-herramienta-educativa-colaborativa-1.pdf», s. f.)</w:t>
      </w:r>
      <w:r w:rsidR="005D3710">
        <w:fldChar w:fldCharType="end"/>
      </w:r>
      <w:r>
        <w:t>.</w:t>
      </w:r>
    </w:p>
    <w:p w:rsidR="00CD3D51" w:rsidRPr="00CC41C6" w:rsidRDefault="00CC41C6" w:rsidP="008C41DF">
      <w:pPr>
        <w:jc w:val="both"/>
        <w:rPr>
          <w:b/>
        </w:rPr>
      </w:pPr>
      <w:r w:rsidRPr="00CC41C6">
        <w:rPr>
          <w:b/>
        </w:rPr>
        <w:t>Redes Sociales</w:t>
      </w:r>
    </w:p>
    <w:p w:rsidR="00657221" w:rsidRDefault="00657221" w:rsidP="00657221">
      <w:pPr>
        <w:jc w:val="both"/>
      </w:pPr>
      <w:r>
        <w:t>Las redes sociales son sitios de internet que permiten a las personas conectarse con sus amigos e incluso realizar nuevas amistades, de manera virtual, y compartir contenidos, interactuar, crear comunidades sobre intereses similares: trabajo, lecturas, juegos, amistad, relaciones amorosas, relaciones comerciales, etc.</w:t>
      </w:r>
    </w:p>
    <w:p w:rsidR="00B53529" w:rsidRDefault="00B53529" w:rsidP="00B53529">
      <w:pPr>
        <w:jc w:val="center"/>
      </w:pPr>
      <w:r w:rsidRPr="00B53529">
        <w:rPr>
          <w:noProof/>
          <w:lang w:eastAsia="es-EC"/>
        </w:rPr>
        <w:drawing>
          <wp:inline distT="0" distB="0" distL="0" distR="0">
            <wp:extent cx="3077833" cy="2289737"/>
            <wp:effectExtent l="19050" t="0" r="8267" b="0"/>
            <wp:docPr id="3" name="1 Imagen" descr="redes-social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es-sociales.gif"/>
                    <pic:cNvPicPr/>
                  </pic:nvPicPr>
                  <pic:blipFill>
                    <a:blip r:embed="rId8" cstate="print"/>
                    <a:stretch>
                      <a:fillRect/>
                    </a:stretch>
                  </pic:blipFill>
                  <pic:spPr>
                    <a:xfrm>
                      <a:off x="0" y="0"/>
                      <a:ext cx="3084739" cy="2294875"/>
                    </a:xfrm>
                    <a:prstGeom prst="rect">
                      <a:avLst/>
                    </a:prstGeom>
                  </pic:spPr>
                </pic:pic>
              </a:graphicData>
            </a:graphic>
          </wp:inline>
        </w:drawing>
      </w:r>
    </w:p>
    <w:p w:rsidR="00D73DA3" w:rsidRDefault="00D73DA3" w:rsidP="00B53529">
      <w:pPr>
        <w:jc w:val="center"/>
      </w:pPr>
      <w:r>
        <w:t xml:space="preserve">Figura 1. </w:t>
      </w:r>
    </w:p>
    <w:p w:rsidR="00657221" w:rsidRDefault="00657221" w:rsidP="00657221">
      <w:pPr>
        <w:jc w:val="both"/>
      </w:pPr>
      <w:r>
        <w:t xml:space="preserve">El origen de las redes sociales se remonta al menos a 1995, cuando el estadounidense Randy </w:t>
      </w:r>
      <w:proofErr w:type="spellStart"/>
      <w:r>
        <w:t>Conrads</w:t>
      </w:r>
      <w:proofErr w:type="spellEnd"/>
      <w:r>
        <w:t xml:space="preserve"> creó el sitio Web classmates.com. Con esta red social pretendía que la gente pudiera recuperar o mantener el contacto con antiguos compañeros del colegio, instituto, universidad.</w:t>
      </w:r>
    </w:p>
    <w:p w:rsidR="00657221" w:rsidRDefault="00657221" w:rsidP="00657221">
      <w:pPr>
        <w:jc w:val="both"/>
      </w:pPr>
      <w:r>
        <w:lastRenderedPageBreak/>
        <w:t>En 2002 comenzaron a aparecer los primeros sitios Web que promocionaban redes de círculos de amigos en línea o relaciones en las comunidades virtuales. La popularidad de estos sitios creció rápidamente y se fueron perfeccionando hasta conformar el espacio de las redes sociales en internet.</w:t>
      </w:r>
    </w:p>
    <w:p w:rsidR="00657221" w:rsidRDefault="00657221" w:rsidP="00657221">
      <w:pPr>
        <w:jc w:val="both"/>
      </w:pPr>
      <w:r>
        <w:t>Las redes sociales continúan creciendo y ganando adeptos en forma acelerada.</w:t>
      </w:r>
      <w:r w:rsidR="00470001">
        <w:t xml:space="preserve"> </w:t>
      </w:r>
      <w:r>
        <w:t>En estas comunidades, un número inicial de participantes envía mensajes a miembros de su propia red social en general su base de contactos de correo electrónico- invitándolos a unirse al sitio. Los nuevos participantes repiten el proceso, y así crecen el número total de miembros y los enlaces de la red.</w:t>
      </w:r>
    </w:p>
    <w:p w:rsidR="00657221" w:rsidRDefault="00657221" w:rsidP="00657221">
      <w:pPr>
        <w:jc w:val="both"/>
      </w:pPr>
      <w:r>
        <w:t>En las redes sociales en internet se promueve ante todo la posibilidad de interactuar con otras personas, aunque no se conozcan personalmente. El sistema es abierto y dinámico y se va construyendo con lo que cada suscripto a la red aporta. Cada nuevo miembro que ingresa aporta lo propio al grupo y lo transforma.</w:t>
      </w:r>
    </w:p>
    <w:p w:rsidR="0089154B" w:rsidRDefault="00657221" w:rsidP="00657221">
      <w:pPr>
        <w:jc w:val="both"/>
      </w:pPr>
      <w:r>
        <w:t xml:space="preserve">Su auge se ha producido hace no más de cinco años, en parte gracias al avance de las conexiones a internet y al aumento en la cantidad de personas con acceso a una computadora. Hi5, MySpace, Facebook, </w:t>
      </w:r>
      <w:proofErr w:type="spellStart"/>
      <w:r>
        <w:t>Twitter</w:t>
      </w:r>
      <w:proofErr w:type="spellEnd"/>
      <w:r>
        <w:t xml:space="preserve"> y </w:t>
      </w:r>
      <w:proofErr w:type="spellStart"/>
      <w:r>
        <w:t>Orkut</w:t>
      </w:r>
      <w:proofErr w:type="spellEnd"/>
      <w:r>
        <w:t xml:space="preserve"> son las redes sociales más populares</w:t>
      </w:r>
      <w:r w:rsidR="00470001">
        <w:t xml:space="preserve"> </w:t>
      </w:r>
      <w:r w:rsidR="005D3710">
        <w:fldChar w:fldCharType="begin"/>
      </w:r>
      <w:r w:rsidR="00470001">
        <w:instrText xml:space="preserve"> ADDIN ZOTERO_ITEM CSL_CITATION {"citationID":"IcBEqJQt","properties":{"formattedCitation":"{\\rtf (\\uc0\\u171{}Redes sociales\\uc0\\u187{}, s.\\uc0\\u160{}f.)}","plainCitation":"(«Redes sociales», s. f.)"},"citationItems":[{"id":19,"uris":["http://zotero.org/users/local/QT3EqYN4/items/XJW3R2CK"],"uri":["http://zotero.org/users/local/QT3EqYN4/items/XJW3R2CK"],"itemData":{"id":19,"type":"webpage","title":"Redes sociales","URL":"http://escritoriofamilias.educ.ar/datos/redes-sociales.html","accessed":{"date-parts":[["2013",8,14]]}}}],"schema":"https://github.com/citation-style-language/schema/raw/master/csl-citation.json"} </w:instrText>
      </w:r>
      <w:r w:rsidR="005D3710">
        <w:fldChar w:fldCharType="separate"/>
      </w:r>
      <w:r w:rsidR="00470001" w:rsidRPr="00470001">
        <w:rPr>
          <w:rFonts w:ascii="Calibri" w:hAnsi="Calibri" w:cs="Times New Roman"/>
          <w:szCs w:val="24"/>
        </w:rPr>
        <w:t>(«Redes sociales», s. f.)</w:t>
      </w:r>
      <w:r w:rsidR="005D3710">
        <w:fldChar w:fldCharType="end"/>
      </w:r>
      <w:r>
        <w:t>.</w:t>
      </w:r>
    </w:p>
    <w:p w:rsidR="0089154B" w:rsidRDefault="00B53529" w:rsidP="00B53529">
      <w:pPr>
        <w:jc w:val="center"/>
      </w:pPr>
      <w:r>
        <w:rPr>
          <w:noProof/>
          <w:lang w:eastAsia="es-EC"/>
        </w:rPr>
        <w:drawing>
          <wp:inline distT="0" distB="0" distL="0" distR="0">
            <wp:extent cx="2077169" cy="1670044"/>
            <wp:effectExtent l="19050" t="0" r="0" b="0"/>
            <wp:docPr id="4" name="3 Imagen" descr="redesocial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esociales2.jpg"/>
                    <pic:cNvPicPr/>
                  </pic:nvPicPr>
                  <pic:blipFill>
                    <a:blip r:embed="rId9" cstate="print"/>
                    <a:stretch>
                      <a:fillRect/>
                    </a:stretch>
                  </pic:blipFill>
                  <pic:spPr>
                    <a:xfrm>
                      <a:off x="0" y="0"/>
                      <a:ext cx="2079052" cy="1671558"/>
                    </a:xfrm>
                    <a:prstGeom prst="rect">
                      <a:avLst/>
                    </a:prstGeom>
                  </pic:spPr>
                </pic:pic>
              </a:graphicData>
            </a:graphic>
          </wp:inline>
        </w:drawing>
      </w:r>
    </w:p>
    <w:p w:rsidR="00D73DA3" w:rsidRDefault="00D73DA3" w:rsidP="00B53529">
      <w:pPr>
        <w:jc w:val="center"/>
      </w:pPr>
      <w:r>
        <w:t xml:space="preserve">Figura 2. </w:t>
      </w:r>
    </w:p>
    <w:p w:rsidR="0089154B" w:rsidRPr="009E3EB8" w:rsidRDefault="009E3EB8" w:rsidP="008C41DF">
      <w:pPr>
        <w:jc w:val="both"/>
        <w:rPr>
          <w:u w:val="single"/>
        </w:rPr>
      </w:pPr>
      <w:r w:rsidRPr="009E3EB8">
        <w:rPr>
          <w:u w:val="single"/>
        </w:rPr>
        <w:t>Tipos de redes sociales</w:t>
      </w:r>
    </w:p>
    <w:p w:rsidR="009E3EB8" w:rsidRDefault="009E3EB8" w:rsidP="009E3EB8">
      <w:pPr>
        <w:jc w:val="both"/>
      </w:pPr>
      <w:r>
        <w:t>Las redes sociales se clasifican en los siguientes tipos:</w:t>
      </w:r>
    </w:p>
    <w:p w:rsidR="009E3EB8" w:rsidRDefault="009E3EB8" w:rsidP="009E3EB8">
      <w:pPr>
        <w:pStyle w:val="Prrafodelista"/>
        <w:numPr>
          <w:ilvl w:val="0"/>
          <w:numId w:val="23"/>
        </w:numPr>
        <w:jc w:val="both"/>
      </w:pPr>
      <w:r>
        <w:t>Redes sociales de tipo generalistas u horizontales: Ideales para estar en contacto con familiares, amigos y relaciones a nivel personal.</w:t>
      </w:r>
    </w:p>
    <w:p w:rsidR="009E3EB8" w:rsidRPr="009E3EB8" w:rsidRDefault="009E3EB8" w:rsidP="009E3EB8">
      <w:pPr>
        <w:pStyle w:val="Prrafodelista"/>
        <w:numPr>
          <w:ilvl w:val="1"/>
          <w:numId w:val="15"/>
        </w:numPr>
        <w:jc w:val="both"/>
        <w:rPr>
          <w:lang w:val="en-US"/>
        </w:rPr>
      </w:pPr>
      <w:r w:rsidRPr="009E3EB8">
        <w:rPr>
          <w:lang w:val="en-US"/>
        </w:rPr>
        <w:t>Facebook</w:t>
      </w:r>
    </w:p>
    <w:p w:rsidR="009E3EB8" w:rsidRPr="009E3EB8" w:rsidRDefault="009E3EB8" w:rsidP="009E3EB8">
      <w:pPr>
        <w:pStyle w:val="Prrafodelista"/>
        <w:numPr>
          <w:ilvl w:val="1"/>
          <w:numId w:val="15"/>
        </w:numPr>
        <w:jc w:val="both"/>
        <w:rPr>
          <w:lang w:val="en-US"/>
        </w:rPr>
      </w:pPr>
      <w:r w:rsidRPr="009E3EB8">
        <w:rPr>
          <w:lang w:val="en-US"/>
        </w:rPr>
        <w:t>Twitter</w:t>
      </w:r>
    </w:p>
    <w:p w:rsidR="009E3EB8" w:rsidRPr="009E3EB8" w:rsidRDefault="009E3EB8" w:rsidP="009E3EB8">
      <w:pPr>
        <w:pStyle w:val="Prrafodelista"/>
        <w:numPr>
          <w:ilvl w:val="1"/>
          <w:numId w:val="15"/>
        </w:numPr>
        <w:jc w:val="both"/>
        <w:rPr>
          <w:lang w:val="en-US"/>
        </w:rPr>
      </w:pPr>
      <w:r w:rsidRPr="009E3EB8">
        <w:rPr>
          <w:lang w:val="en-US"/>
        </w:rPr>
        <w:t>Google +</w:t>
      </w:r>
    </w:p>
    <w:p w:rsidR="009E3EB8" w:rsidRPr="009E3EB8" w:rsidRDefault="009E3EB8" w:rsidP="009E3EB8">
      <w:pPr>
        <w:pStyle w:val="Prrafodelista"/>
        <w:numPr>
          <w:ilvl w:val="1"/>
          <w:numId w:val="15"/>
        </w:numPr>
        <w:jc w:val="both"/>
        <w:rPr>
          <w:lang w:val="en-US"/>
        </w:rPr>
      </w:pPr>
      <w:proofErr w:type="spellStart"/>
      <w:r w:rsidRPr="009E3EB8">
        <w:rPr>
          <w:lang w:val="en-US"/>
        </w:rPr>
        <w:t>Tuenti</w:t>
      </w:r>
      <w:proofErr w:type="spellEnd"/>
    </w:p>
    <w:p w:rsidR="009E3EB8" w:rsidRPr="009E3EB8" w:rsidRDefault="009E3EB8" w:rsidP="009E3EB8">
      <w:pPr>
        <w:pStyle w:val="Prrafodelista"/>
        <w:numPr>
          <w:ilvl w:val="1"/>
          <w:numId w:val="15"/>
        </w:numPr>
        <w:jc w:val="both"/>
        <w:rPr>
          <w:lang w:val="en-US"/>
        </w:rPr>
      </w:pPr>
      <w:r w:rsidRPr="009E3EB8">
        <w:rPr>
          <w:lang w:val="en-US"/>
        </w:rPr>
        <w:t>MySpace</w:t>
      </w:r>
    </w:p>
    <w:p w:rsidR="009E3EB8" w:rsidRPr="009E3EB8" w:rsidRDefault="009E3EB8" w:rsidP="009E3EB8">
      <w:pPr>
        <w:pStyle w:val="Prrafodelista"/>
        <w:numPr>
          <w:ilvl w:val="1"/>
          <w:numId w:val="15"/>
        </w:numPr>
        <w:jc w:val="both"/>
        <w:rPr>
          <w:lang w:val="en-US"/>
        </w:rPr>
      </w:pPr>
      <w:r w:rsidRPr="009E3EB8">
        <w:rPr>
          <w:lang w:val="en-US"/>
        </w:rPr>
        <w:t>Hi5</w:t>
      </w:r>
    </w:p>
    <w:p w:rsidR="009E3EB8" w:rsidRPr="009E3EB8" w:rsidRDefault="009E3EB8" w:rsidP="009E3EB8">
      <w:pPr>
        <w:pStyle w:val="Prrafodelista"/>
        <w:numPr>
          <w:ilvl w:val="1"/>
          <w:numId w:val="15"/>
        </w:numPr>
        <w:jc w:val="both"/>
        <w:rPr>
          <w:lang w:val="en-US"/>
        </w:rPr>
      </w:pPr>
      <w:proofErr w:type="spellStart"/>
      <w:r w:rsidRPr="009E3EB8">
        <w:rPr>
          <w:lang w:val="en-US"/>
        </w:rPr>
        <w:t>Sonico</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lastRenderedPageBreak/>
        <w:t>Orkut</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t>Badoo</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t>Habbo</w:t>
      </w:r>
      <w:proofErr w:type="spellEnd"/>
    </w:p>
    <w:p w:rsidR="009E3EB8" w:rsidRPr="009E3EB8" w:rsidRDefault="009E3EB8" w:rsidP="009E3EB8">
      <w:pPr>
        <w:pStyle w:val="Prrafodelista"/>
        <w:numPr>
          <w:ilvl w:val="1"/>
          <w:numId w:val="15"/>
        </w:numPr>
        <w:jc w:val="both"/>
        <w:rPr>
          <w:lang w:val="en-US"/>
        </w:rPr>
      </w:pPr>
      <w:r w:rsidRPr="009E3EB8">
        <w:rPr>
          <w:lang w:val="en-US"/>
        </w:rPr>
        <w:t>Friendster</w:t>
      </w:r>
    </w:p>
    <w:p w:rsidR="009E3EB8" w:rsidRDefault="009E3EB8" w:rsidP="009E3EB8">
      <w:pPr>
        <w:pStyle w:val="Prrafodelista"/>
        <w:numPr>
          <w:ilvl w:val="0"/>
          <w:numId w:val="23"/>
        </w:numPr>
        <w:jc w:val="both"/>
      </w:pPr>
      <w:r>
        <w:t>Redes sociales profesionales o verticales: Son utilizadas con fines laborales, para promocionar profesiones u oficios y para encontrar personal y empleo.</w:t>
      </w:r>
      <w:r>
        <w:tab/>
        <w:t xml:space="preserve"> </w:t>
      </w:r>
      <w:r>
        <w:tab/>
      </w:r>
    </w:p>
    <w:p w:rsidR="009E3EB8" w:rsidRDefault="009E3EB8" w:rsidP="009E3EB8">
      <w:pPr>
        <w:pStyle w:val="Prrafodelista"/>
        <w:numPr>
          <w:ilvl w:val="1"/>
          <w:numId w:val="15"/>
        </w:numPr>
        <w:jc w:val="both"/>
      </w:pPr>
      <w:proofErr w:type="spellStart"/>
      <w:r>
        <w:t>Linkedin</w:t>
      </w:r>
      <w:proofErr w:type="spellEnd"/>
      <w:r>
        <w:t xml:space="preserve"> </w:t>
      </w:r>
    </w:p>
    <w:p w:rsidR="009E3EB8" w:rsidRDefault="009E3EB8" w:rsidP="009E3EB8">
      <w:pPr>
        <w:pStyle w:val="Prrafodelista"/>
        <w:numPr>
          <w:ilvl w:val="1"/>
          <w:numId w:val="15"/>
        </w:numPr>
        <w:jc w:val="both"/>
      </w:pPr>
      <w:proofErr w:type="spellStart"/>
      <w:r>
        <w:t>Xing</w:t>
      </w:r>
      <w:proofErr w:type="spellEnd"/>
    </w:p>
    <w:p w:rsidR="009E3EB8" w:rsidRDefault="009E3EB8" w:rsidP="009E3EB8">
      <w:pPr>
        <w:pStyle w:val="Prrafodelista"/>
        <w:numPr>
          <w:ilvl w:val="1"/>
          <w:numId w:val="15"/>
        </w:numPr>
        <w:jc w:val="both"/>
      </w:pPr>
      <w:proofErr w:type="spellStart"/>
      <w:r>
        <w:t>Viadeo</w:t>
      </w:r>
      <w:proofErr w:type="spellEnd"/>
    </w:p>
    <w:p w:rsidR="009E3EB8" w:rsidRDefault="009E3EB8" w:rsidP="009E3EB8">
      <w:pPr>
        <w:pStyle w:val="Prrafodelista"/>
        <w:numPr>
          <w:ilvl w:val="0"/>
          <w:numId w:val="23"/>
        </w:numPr>
        <w:jc w:val="both"/>
      </w:pPr>
      <w:r>
        <w:t xml:space="preserve">Redes sociales de </w:t>
      </w:r>
      <w:proofErr w:type="spellStart"/>
      <w:r>
        <w:t>geolocalización</w:t>
      </w:r>
      <w:proofErr w:type="spellEnd"/>
      <w:r>
        <w:t>: Permiten monitorear y compartir la ubicación.</w:t>
      </w:r>
    </w:p>
    <w:p w:rsidR="009E3EB8" w:rsidRPr="009E3EB8" w:rsidRDefault="009E3EB8" w:rsidP="009E3EB8">
      <w:pPr>
        <w:pStyle w:val="Prrafodelista"/>
        <w:numPr>
          <w:ilvl w:val="1"/>
          <w:numId w:val="15"/>
        </w:numPr>
        <w:jc w:val="both"/>
        <w:rPr>
          <w:lang w:val="en-US"/>
        </w:rPr>
      </w:pPr>
      <w:proofErr w:type="spellStart"/>
      <w:r w:rsidRPr="009E3EB8">
        <w:rPr>
          <w:lang w:val="en-US"/>
        </w:rPr>
        <w:t>Fousquare</w:t>
      </w:r>
      <w:proofErr w:type="spellEnd"/>
      <w:r w:rsidRPr="009E3EB8">
        <w:rPr>
          <w:lang w:val="en-US"/>
        </w:rPr>
        <w:t xml:space="preserve"> </w:t>
      </w:r>
    </w:p>
    <w:p w:rsidR="009E3EB8" w:rsidRPr="009E3EB8" w:rsidRDefault="009E3EB8" w:rsidP="009E3EB8">
      <w:pPr>
        <w:pStyle w:val="Prrafodelista"/>
        <w:numPr>
          <w:ilvl w:val="1"/>
          <w:numId w:val="15"/>
        </w:numPr>
        <w:jc w:val="both"/>
        <w:rPr>
          <w:lang w:val="en-US"/>
        </w:rPr>
      </w:pPr>
      <w:proofErr w:type="spellStart"/>
      <w:r w:rsidRPr="009E3EB8">
        <w:rPr>
          <w:lang w:val="en-US"/>
        </w:rPr>
        <w:t>Bliquo</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t>Gowalla</w:t>
      </w:r>
      <w:proofErr w:type="spellEnd"/>
    </w:p>
    <w:p w:rsidR="009E3EB8" w:rsidRPr="009E3EB8" w:rsidRDefault="009E3EB8" w:rsidP="009E3EB8">
      <w:pPr>
        <w:pStyle w:val="Prrafodelista"/>
        <w:numPr>
          <w:ilvl w:val="1"/>
          <w:numId w:val="15"/>
        </w:numPr>
        <w:jc w:val="both"/>
        <w:rPr>
          <w:lang w:val="en-US"/>
        </w:rPr>
      </w:pPr>
      <w:r w:rsidRPr="009E3EB8">
        <w:rPr>
          <w:lang w:val="en-US"/>
        </w:rPr>
        <w:t>Facebook Places</w:t>
      </w:r>
    </w:p>
    <w:p w:rsidR="009E3EB8" w:rsidRPr="009E3EB8" w:rsidRDefault="009E3EB8" w:rsidP="009E3EB8">
      <w:pPr>
        <w:pStyle w:val="Prrafodelista"/>
        <w:numPr>
          <w:ilvl w:val="1"/>
          <w:numId w:val="15"/>
        </w:numPr>
        <w:jc w:val="both"/>
        <w:rPr>
          <w:lang w:val="en-US"/>
        </w:rPr>
      </w:pPr>
      <w:r w:rsidRPr="009E3EB8">
        <w:rPr>
          <w:lang w:val="en-US"/>
        </w:rPr>
        <w:t xml:space="preserve">Google </w:t>
      </w:r>
      <w:proofErr w:type="spellStart"/>
      <w:r w:rsidRPr="009E3EB8">
        <w:rPr>
          <w:lang w:val="en-US"/>
        </w:rPr>
        <w:t>Latitud</w:t>
      </w:r>
      <w:proofErr w:type="spellEnd"/>
    </w:p>
    <w:p w:rsidR="009E3EB8" w:rsidRDefault="009E3EB8" w:rsidP="009E3EB8">
      <w:pPr>
        <w:pStyle w:val="Prrafodelista"/>
        <w:numPr>
          <w:ilvl w:val="0"/>
          <w:numId w:val="23"/>
        </w:numPr>
        <w:jc w:val="both"/>
      </w:pPr>
      <w:r>
        <w:t>Redes sociales de tipo temáticas o especializadas: Recomendables según la profesión, gustos o aficiones.</w:t>
      </w:r>
    </w:p>
    <w:p w:rsidR="009E3EB8" w:rsidRDefault="009E3EB8" w:rsidP="003F0A2C">
      <w:pPr>
        <w:pStyle w:val="Prrafodelista"/>
        <w:numPr>
          <w:ilvl w:val="1"/>
          <w:numId w:val="15"/>
        </w:numPr>
        <w:jc w:val="both"/>
      </w:pPr>
      <w:r>
        <w:t xml:space="preserve">Video: YouTube, </w:t>
      </w:r>
      <w:proofErr w:type="spellStart"/>
      <w:r>
        <w:t>Vimeo</w:t>
      </w:r>
      <w:proofErr w:type="spellEnd"/>
      <w:r>
        <w:t xml:space="preserve">. </w:t>
      </w:r>
    </w:p>
    <w:p w:rsidR="009E3EB8" w:rsidRDefault="009E3EB8" w:rsidP="003F0A2C">
      <w:pPr>
        <w:pStyle w:val="Prrafodelista"/>
        <w:numPr>
          <w:ilvl w:val="1"/>
          <w:numId w:val="15"/>
        </w:numPr>
        <w:jc w:val="both"/>
      </w:pPr>
      <w:r>
        <w:t xml:space="preserve">Fotografía: </w:t>
      </w:r>
      <w:proofErr w:type="spellStart"/>
      <w:r>
        <w:t>Flickr</w:t>
      </w:r>
      <w:proofErr w:type="spellEnd"/>
      <w:r>
        <w:t xml:space="preserve">, </w:t>
      </w:r>
      <w:proofErr w:type="spellStart"/>
      <w:r>
        <w:t>Fotolog</w:t>
      </w:r>
      <w:proofErr w:type="spellEnd"/>
      <w:r>
        <w:t>.</w:t>
      </w:r>
    </w:p>
    <w:p w:rsidR="009E3EB8" w:rsidRPr="003F0A2C" w:rsidRDefault="009E3EB8" w:rsidP="003F0A2C">
      <w:pPr>
        <w:pStyle w:val="Prrafodelista"/>
        <w:numPr>
          <w:ilvl w:val="1"/>
          <w:numId w:val="15"/>
        </w:numPr>
        <w:jc w:val="both"/>
        <w:rPr>
          <w:lang w:val="en-US"/>
        </w:rPr>
      </w:pPr>
      <w:proofErr w:type="spellStart"/>
      <w:r w:rsidRPr="003F0A2C">
        <w:rPr>
          <w:lang w:val="en-US"/>
        </w:rPr>
        <w:t>Viajes</w:t>
      </w:r>
      <w:proofErr w:type="spellEnd"/>
      <w:r w:rsidRPr="003F0A2C">
        <w:rPr>
          <w:lang w:val="en-US"/>
        </w:rPr>
        <w:t xml:space="preserve">: </w:t>
      </w:r>
      <w:proofErr w:type="spellStart"/>
      <w:r w:rsidRPr="003F0A2C">
        <w:rPr>
          <w:lang w:val="en-US"/>
        </w:rPr>
        <w:t>Minube</w:t>
      </w:r>
      <w:proofErr w:type="spellEnd"/>
      <w:r w:rsidRPr="003F0A2C">
        <w:rPr>
          <w:lang w:val="en-US"/>
        </w:rPr>
        <w:t xml:space="preserve">, </w:t>
      </w:r>
      <w:proofErr w:type="spellStart"/>
      <w:r w:rsidRPr="003F0A2C">
        <w:rPr>
          <w:lang w:val="en-US"/>
        </w:rPr>
        <w:t>Tripadvisor</w:t>
      </w:r>
      <w:proofErr w:type="spellEnd"/>
      <w:r w:rsidRPr="003F0A2C">
        <w:rPr>
          <w:lang w:val="en-US"/>
        </w:rPr>
        <w:t xml:space="preserve">, </w:t>
      </w:r>
      <w:proofErr w:type="spellStart"/>
      <w:r w:rsidRPr="003F0A2C">
        <w:rPr>
          <w:lang w:val="en-US"/>
        </w:rPr>
        <w:t>TrayBuddy</w:t>
      </w:r>
      <w:proofErr w:type="spellEnd"/>
      <w:r w:rsidRPr="003F0A2C">
        <w:rPr>
          <w:lang w:val="en-US"/>
        </w:rPr>
        <w:t xml:space="preserve">, </w:t>
      </w:r>
      <w:proofErr w:type="spellStart"/>
      <w:r w:rsidRPr="003F0A2C">
        <w:rPr>
          <w:lang w:val="en-US"/>
        </w:rPr>
        <w:t>Wayn</w:t>
      </w:r>
      <w:proofErr w:type="spellEnd"/>
      <w:r w:rsidRPr="003F0A2C">
        <w:rPr>
          <w:lang w:val="en-US"/>
        </w:rPr>
        <w:t>.</w:t>
      </w:r>
    </w:p>
    <w:p w:rsidR="009E3EB8" w:rsidRDefault="009E3EB8" w:rsidP="003F0A2C">
      <w:pPr>
        <w:pStyle w:val="Prrafodelista"/>
        <w:numPr>
          <w:ilvl w:val="1"/>
          <w:numId w:val="15"/>
        </w:numPr>
        <w:jc w:val="both"/>
      </w:pPr>
      <w:r>
        <w:t xml:space="preserve">Música: </w:t>
      </w:r>
      <w:proofErr w:type="spellStart"/>
      <w:r>
        <w:t>Lastfm</w:t>
      </w:r>
      <w:proofErr w:type="spellEnd"/>
      <w:r>
        <w:t xml:space="preserve">, </w:t>
      </w:r>
      <w:proofErr w:type="spellStart"/>
      <w:r>
        <w:t>Gratunes</w:t>
      </w:r>
      <w:proofErr w:type="spellEnd"/>
      <w:r>
        <w:t xml:space="preserve">, </w:t>
      </w:r>
      <w:proofErr w:type="spellStart"/>
      <w:r>
        <w:t>Mog</w:t>
      </w:r>
      <w:proofErr w:type="spellEnd"/>
      <w:r>
        <w:t>.</w:t>
      </w:r>
    </w:p>
    <w:p w:rsidR="009E3EB8" w:rsidRDefault="009E3EB8" w:rsidP="003F0A2C">
      <w:pPr>
        <w:pStyle w:val="Prrafodelista"/>
        <w:numPr>
          <w:ilvl w:val="1"/>
          <w:numId w:val="15"/>
        </w:numPr>
        <w:jc w:val="both"/>
      </w:pPr>
      <w:r>
        <w:t xml:space="preserve">Libros: </w:t>
      </w:r>
      <w:proofErr w:type="spellStart"/>
      <w:r>
        <w:t>Quelibroleo</w:t>
      </w:r>
      <w:proofErr w:type="spellEnd"/>
      <w:r>
        <w:t xml:space="preserve">, Entre Lectores, </w:t>
      </w:r>
      <w:proofErr w:type="spellStart"/>
      <w:r>
        <w:t>LibraryThing</w:t>
      </w:r>
      <w:proofErr w:type="spellEnd"/>
      <w:r>
        <w:t xml:space="preserve">, </w:t>
      </w:r>
      <w:proofErr w:type="spellStart"/>
      <w:r>
        <w:t>Shelfari</w:t>
      </w:r>
      <w:proofErr w:type="spellEnd"/>
      <w:r>
        <w:t xml:space="preserve">, </w:t>
      </w:r>
      <w:proofErr w:type="spellStart"/>
      <w:r>
        <w:t>Anobii</w:t>
      </w:r>
      <w:proofErr w:type="spellEnd"/>
      <w:r>
        <w:t>.</w:t>
      </w:r>
    </w:p>
    <w:p w:rsidR="009E3EB8" w:rsidRDefault="009E3EB8" w:rsidP="003F0A2C">
      <w:pPr>
        <w:pStyle w:val="Prrafodelista"/>
        <w:numPr>
          <w:ilvl w:val="1"/>
          <w:numId w:val="15"/>
        </w:numPr>
        <w:jc w:val="both"/>
      </w:pPr>
      <w:r>
        <w:t xml:space="preserve">Juegos: </w:t>
      </w:r>
      <w:proofErr w:type="spellStart"/>
      <w:r>
        <w:t>Wipley</w:t>
      </w:r>
      <w:proofErr w:type="spellEnd"/>
    </w:p>
    <w:p w:rsidR="009E3EB8" w:rsidRDefault="009E3EB8" w:rsidP="003F0A2C">
      <w:pPr>
        <w:pStyle w:val="Prrafodelista"/>
        <w:numPr>
          <w:ilvl w:val="1"/>
          <w:numId w:val="15"/>
        </w:numPr>
        <w:jc w:val="both"/>
      </w:pPr>
      <w:r>
        <w:t xml:space="preserve">Cine y TV: </w:t>
      </w:r>
      <w:proofErr w:type="spellStart"/>
      <w:r>
        <w:t>Flixter</w:t>
      </w:r>
      <w:proofErr w:type="spellEnd"/>
      <w:r>
        <w:t xml:space="preserve">, </w:t>
      </w:r>
      <w:proofErr w:type="spellStart"/>
      <w:r>
        <w:t>GetGlue</w:t>
      </w:r>
      <w:proofErr w:type="spellEnd"/>
      <w:r>
        <w:t>.</w:t>
      </w:r>
    </w:p>
    <w:p w:rsidR="003F0A2C" w:rsidRDefault="009E3EB8" w:rsidP="009E3EB8">
      <w:pPr>
        <w:pStyle w:val="Prrafodelista"/>
        <w:numPr>
          <w:ilvl w:val="1"/>
          <w:numId w:val="15"/>
        </w:numPr>
        <w:jc w:val="both"/>
      </w:pPr>
      <w:r>
        <w:t xml:space="preserve">Motos: </w:t>
      </w:r>
      <w:proofErr w:type="spellStart"/>
      <w:r>
        <w:t>Moterus</w:t>
      </w:r>
      <w:proofErr w:type="spellEnd"/>
      <w:r>
        <w:t xml:space="preserve">, </w:t>
      </w:r>
      <w:proofErr w:type="spellStart"/>
      <w:r>
        <w:t>Eburra</w:t>
      </w:r>
      <w:proofErr w:type="spellEnd"/>
    </w:p>
    <w:p w:rsidR="009E3EB8" w:rsidRDefault="009E3EB8" w:rsidP="009E3EB8">
      <w:pPr>
        <w:pStyle w:val="Prrafodelista"/>
        <w:numPr>
          <w:ilvl w:val="1"/>
          <w:numId w:val="15"/>
        </w:numPr>
        <w:jc w:val="both"/>
      </w:pPr>
      <w:r>
        <w:t xml:space="preserve">Animales: </w:t>
      </w:r>
      <w:proofErr w:type="spellStart"/>
      <w:r>
        <w:t>Dogster</w:t>
      </w:r>
      <w:proofErr w:type="spellEnd"/>
      <w:r>
        <w:t xml:space="preserve">, </w:t>
      </w:r>
      <w:proofErr w:type="spellStart"/>
      <w:r>
        <w:t>TVmascotas</w:t>
      </w:r>
      <w:proofErr w:type="spellEnd"/>
      <w:r w:rsidR="00B117E5">
        <w:t xml:space="preserve"> </w:t>
      </w:r>
      <w:r w:rsidR="005D3710">
        <w:fldChar w:fldCharType="begin"/>
      </w:r>
      <w:r w:rsidR="00B117E5">
        <w:instrText xml:space="preserve"> ADDIN ZOTERO_ITEM CSL_CITATION {"citationID":"nbYyZsIh","properties":{"formattedCitation":"{\\rtf (\\uc0\\u171{}Tipos de redes sociales\\uc0\\u187{}, s.\\uc0\\u160{}f.)}","plainCitation":"(«Tipos de redes sociales», s. f.)"},"citationItems":[{"id":21,"uris":["http://zotero.org/users/local/QT3EqYN4/items/E3A97BM2"],"uri":["http://zotero.org/users/local/QT3EqYN4/items/E3A97BM2"],"itemData":{"id":21,"type":"webpage","title":"Tipos de redes sociales","URL":"http://www.pac.com.ve/index.php?option=com_content&amp;view=article&amp;id=7682:tipos-de-redes-sociales&amp;catid=68:telecomunicaciones&amp;Itemid=91","accessed":{"date-parts":[["2013",8,14]]}}}],"schema":"https://github.com/citation-style-language/schema/raw/master/csl-citation.json"} </w:instrText>
      </w:r>
      <w:r w:rsidR="005D3710">
        <w:fldChar w:fldCharType="separate"/>
      </w:r>
      <w:r w:rsidR="00B117E5" w:rsidRPr="00B117E5">
        <w:rPr>
          <w:rFonts w:ascii="Calibri" w:hAnsi="Calibri" w:cs="Times New Roman"/>
          <w:szCs w:val="24"/>
        </w:rPr>
        <w:t>(«Tipos de redes sociales», s. f.)</w:t>
      </w:r>
      <w:r w:rsidR="005D3710">
        <w:fldChar w:fldCharType="end"/>
      </w:r>
      <w:r w:rsidR="00B117E5">
        <w:t>.</w:t>
      </w:r>
    </w:p>
    <w:p w:rsidR="00A24923" w:rsidRPr="00A24923" w:rsidRDefault="00A24923" w:rsidP="008C41DF">
      <w:pPr>
        <w:jc w:val="both"/>
        <w:rPr>
          <w:u w:val="single"/>
        </w:rPr>
      </w:pPr>
      <w:r w:rsidRPr="00A24923">
        <w:rPr>
          <w:u w:val="single"/>
        </w:rPr>
        <w:t>Redes sociales en la educación.</w:t>
      </w:r>
    </w:p>
    <w:p w:rsidR="00A24923" w:rsidRDefault="0071723B" w:rsidP="008C41DF">
      <w:pPr>
        <w:jc w:val="both"/>
      </w:pPr>
      <w:r>
        <w:t xml:space="preserve">Del grupo de redes sociales que se conocen, existen las llamadas completas, denominadas así porque permiten mayor comunicación en interacción entre sus miembros, además se pueden compartir todo tipo de objetos digitales además del texto. </w:t>
      </w:r>
    </w:p>
    <w:p w:rsidR="0071723B" w:rsidRDefault="0071723B" w:rsidP="0071723B">
      <w:pPr>
        <w:jc w:val="both"/>
      </w:pPr>
      <w:r>
        <w:t xml:space="preserve">El paradigma de estas redes se encuentra en Facebook o </w:t>
      </w:r>
      <w:proofErr w:type="spellStart"/>
      <w:r>
        <w:t>Tuenti</w:t>
      </w:r>
      <w:proofErr w:type="spellEnd"/>
      <w:r>
        <w:t xml:space="preserve"> donde los usuarios establecen lazos de amistad mutua lo cual les da acceso al perfil del otro usuario, así como ponerse en contacto con él de muchas formas distintas (a través de comentarios en su muro, en sus fotos, enviándole regalos, juegos, etc.).</w:t>
      </w:r>
    </w:p>
    <w:p w:rsidR="0071723B" w:rsidRDefault="0071723B" w:rsidP="0071723B">
      <w:pPr>
        <w:jc w:val="both"/>
      </w:pPr>
      <w:r>
        <w:t xml:space="preserve">Las redes sociales de este tipo tienen que cumplir dos características básicas para ser aptas y útiles en educación. La primera es la posibilidad de crear redes cerradas para todo el que no esté registrado y la segunda es la posibilidad de crear grupos o subredes dentro de la propia red. Las redes cerradas permiten la creación de un espacio educativo seguro y exento de injerencias externas. Los grupos permitirán la creación de comunidades de práctica dentro de la red, </w:t>
      </w:r>
      <w:r>
        <w:lastRenderedPageBreak/>
        <w:t>normalmente estarán formados por los alumnos de la misma clase o asignatura y su profesor o grupos de alumnos que realizan trabajos utilizando la red como medio de comunicación, aunque las posibilidades de estos grupos son enormes y, por lo tanto, caben muchas más utilidades. Estos grupos son los que proporcionan la mayor plasticidad a la red porque permiten agrupaciones flexibles según las necesidades de cada momento.</w:t>
      </w:r>
    </w:p>
    <w:p w:rsidR="0071723B" w:rsidRDefault="0071723B" w:rsidP="0071723B">
      <w:pPr>
        <w:jc w:val="center"/>
      </w:pPr>
      <w:r>
        <w:rPr>
          <w:noProof/>
          <w:lang w:eastAsia="es-EC"/>
        </w:rPr>
        <w:drawing>
          <wp:inline distT="0" distB="0" distL="0" distR="0">
            <wp:extent cx="4257554" cy="2454910"/>
            <wp:effectExtent l="19050" t="0" r="0" b="0"/>
            <wp:docPr id="5" name="4 Imagen" descr="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0" cstate="print"/>
                    <a:stretch>
                      <a:fillRect/>
                    </a:stretch>
                  </pic:blipFill>
                  <pic:spPr>
                    <a:xfrm>
                      <a:off x="0" y="0"/>
                      <a:ext cx="4257554" cy="2454910"/>
                    </a:xfrm>
                    <a:prstGeom prst="rect">
                      <a:avLst/>
                    </a:prstGeom>
                  </pic:spPr>
                </pic:pic>
              </a:graphicData>
            </a:graphic>
          </wp:inline>
        </w:drawing>
      </w:r>
    </w:p>
    <w:p w:rsidR="00D73DA3" w:rsidRDefault="00D73DA3" w:rsidP="0071723B">
      <w:pPr>
        <w:jc w:val="center"/>
      </w:pPr>
      <w:r>
        <w:t>Figura 3.</w:t>
      </w:r>
    </w:p>
    <w:p w:rsidR="0071723B" w:rsidRDefault="00BC759D" w:rsidP="00BC759D">
      <w:pPr>
        <w:jc w:val="both"/>
      </w:pPr>
      <w:r>
        <w:t>Cuanto más numerosa sea una red social, más fácilmente se establecerán estas relaciones. En general, las redes de pocos miembros permanecen casi todo el tiempo inactivas ya que no hay una masa crítica suficiente de usuarios para generar actividad. Los alumnos sólo entran en ella cuando hay un trabajo concreto que realizar, de este modo se desaprovecha el carácter educativo y socializador de las redes, quedándose en una simple plataforma donde realizar trabajos. De forma empírica hemos comprobado que por encima de unos 150 miembros las redes empiezan a activarse, generándose un proceso de retroalimentación que hace que unos usuarios induzcan la participación de otros a través de sus comentarios y actividad general en la red. Esta actividad autogenerada favorece un ambiente de trabajo agradable ya que el alumno no acude sólo por obligación, sino porque también puede desarrollar parte de su actividad social en ella. Esta actividad social (informal) de la red es la que hace de las redes sociales lugares inigualables para la labor docente a través de la motivación que producen en el alumnado</w:t>
      </w:r>
      <w:r w:rsidR="00204C5C">
        <w:t xml:space="preserve"> </w:t>
      </w:r>
      <w:r w:rsidR="00204C5C">
        <w:fldChar w:fldCharType="begin"/>
      </w:r>
      <w:r w:rsidR="00204C5C">
        <w:instrText xml:space="preserve"> ADDIN ZOTERO_ITEM CSL_CITATION {"citationID":"Vq2qjPcb","properties":{"formattedCitation":"{\\rtf (\\uc0\\u171{}Redes sociales en la educaci\\uc0\\u243{}n - 1319411880redes_sociales_educacion.pdf\\uc0\\u187{}, s.\\uc0\\u160{}f.)}","plainCitation":"(«Redes sociales en la educación - 1319411880redes_sociales_educacion.pdf», s. f.)"},"citationItems":[{"id":27,"uris":["http://zotero.org/users/local/QT3EqYN4/items/QHVMXNMX"],"uri":["http://zotero.org/users/local/QT3EqYN4/items/QHVMXNMX"],"itemData":{"id":27,"type":"article","title":"Redes sociales en la educación - 1319411880redes_sociales_educacion.pdf","URL":"http://aulavirtual.catedra.com.co:8081/mnt/tomcat/cursoscat/cursoscatDian/curso-13/files/1319411880redes_sociales_educacion.pdf","accessed":{"date-parts":[["2013",8,14]]}}}],"schema":"https://github.com/citation-style-language/schema/raw/master/csl-citation.json"} </w:instrText>
      </w:r>
      <w:r w:rsidR="00204C5C">
        <w:fldChar w:fldCharType="separate"/>
      </w:r>
      <w:r w:rsidR="00204C5C" w:rsidRPr="00204C5C">
        <w:rPr>
          <w:rFonts w:ascii="Calibri" w:hAnsi="Calibri" w:cs="Times New Roman"/>
          <w:szCs w:val="24"/>
        </w:rPr>
        <w:t>(«Redes sociales en la educación - 1319411880redes_sociales_educacion.pdf», s. f.)</w:t>
      </w:r>
      <w:r w:rsidR="00204C5C">
        <w:fldChar w:fldCharType="end"/>
      </w:r>
      <w:r>
        <w:t>.</w:t>
      </w:r>
    </w:p>
    <w:p w:rsidR="009E3EB8" w:rsidRPr="007D3391" w:rsidRDefault="007D3391" w:rsidP="008C41DF">
      <w:pPr>
        <w:jc w:val="both"/>
        <w:rPr>
          <w:b/>
        </w:rPr>
      </w:pPr>
      <w:r w:rsidRPr="007D3391">
        <w:rPr>
          <w:b/>
        </w:rPr>
        <w:t>Facebook</w:t>
      </w:r>
    </w:p>
    <w:p w:rsidR="007D3391" w:rsidRDefault="00916754" w:rsidP="008C41DF">
      <w:pPr>
        <w:jc w:val="both"/>
      </w:pPr>
      <w:r w:rsidRPr="00916754">
        <w:t xml:space="preserve">Facebook es una red social creada por Mark </w:t>
      </w:r>
      <w:proofErr w:type="spellStart"/>
      <w:r w:rsidRPr="00916754">
        <w:t>Zuckerberg</w:t>
      </w:r>
      <w:proofErr w:type="spellEnd"/>
      <w:r w:rsidRPr="00916754">
        <w:t xml:space="preserve"> en la universidad de Harvard con la intención de facilitar las comunicaciones y el intercambio de contenidos entre los estudiantes. Con el tiempo, el servicio se extendió hasta estar disponible para cualquier usuario de Internet.</w:t>
      </w:r>
    </w:p>
    <w:p w:rsidR="00CE7F19" w:rsidRDefault="00CE7F19" w:rsidP="00CE7F19">
      <w:pPr>
        <w:jc w:val="both"/>
      </w:pPr>
      <w:r>
        <w:t xml:space="preserve">El funcionamiento de Facebook es similar al de cualquier otra red social. Los usuarios se registran y publican información en su perfil (una página web personal dentro de Facebook). Allí pueden subir </w:t>
      </w:r>
      <w:r>
        <w:lastRenderedPageBreak/>
        <w:t xml:space="preserve">textos, videos, fotografías y cualquier otro tipo de archivo digital. El usuario tiene la posibilidad de compartir dichos contenidos con cualquier otro usuario o sólo con aquellos que forman parte de su red de contactos o amigos </w:t>
      </w:r>
      <w:r>
        <w:fldChar w:fldCharType="begin"/>
      </w:r>
      <w:r>
        <w:instrText xml:space="preserve"> ADDIN ZOTERO_ITEM CSL_CITATION {"citationID":"drlqPssd","properties":{"formattedCitation":"{\\rtf (\\uc0\\u171{}Definici\\uc0\\u243{}n de Facebook \\uc0\\u8212{} Definicion.de\\uc0\\u187{}, s.\\uc0\\u160{}f.)}","plainCitation":"(«Definición de Facebook — Definicion.de», s. f.)"},"citationItems":[{"id":23,"uris":["http://zotero.org/users/local/QT3EqYN4/items/E74QHK9E"],"uri":["http://zotero.org/users/local/QT3EqYN4/items/E74QHK9E"],"itemData":{"id":23,"type":"webpage","title":"Definición de Facebook — Definicion.de","container-title":"Definición.de","abstract":"Facebook es una red social creada por Mark Zuckerberg en la universidad de Harvard con la intención de facilitar las comunicaciones y el intercambio de contenidos entre los estudiantes. Con el tiempo, el servicio se extendió hasta estar disponible para cualquier usuario de Internet. El funcionamiento de Facebook es similar al de cualquier otra red [...]","URL":"http://definicion.de/facebook/","accessed":{"date-parts":[["2013",8,14]]}}}],"schema":"https://github.com/citation-style-language/schema/raw/master/csl-citation.json"} </w:instrText>
      </w:r>
      <w:r>
        <w:fldChar w:fldCharType="separate"/>
      </w:r>
      <w:r w:rsidRPr="00CE7F19">
        <w:rPr>
          <w:rFonts w:ascii="Calibri" w:hAnsi="Calibri" w:cs="Times New Roman"/>
          <w:szCs w:val="24"/>
        </w:rPr>
        <w:t>(«Definición de Facebook — Definicion.de», s. f.)</w:t>
      </w:r>
      <w:r>
        <w:fldChar w:fldCharType="end"/>
      </w:r>
      <w:r>
        <w:t>.</w:t>
      </w:r>
    </w:p>
    <w:p w:rsidR="006F22E4" w:rsidRDefault="006F22E4" w:rsidP="006F22E4">
      <w:pPr>
        <w:jc w:val="both"/>
      </w:pPr>
      <w:r>
        <w:t>Facebook es un servicio gratuito que permite conectar a las personas en internet. Si somos usuarios registrados en su página web, podremos gestionar nuestro propio espacio personal: crear álbumes de fotos, compartir vídeos, escribir notas, crear eventos o compartir nuestro estado de ánimo con otros usuarios de la red.</w:t>
      </w:r>
    </w:p>
    <w:p w:rsidR="006F22E4" w:rsidRDefault="006F22E4" w:rsidP="006F22E4">
      <w:pPr>
        <w:jc w:val="both"/>
      </w:pPr>
      <w:r>
        <w:t>El gran número de usuarios de que dispone, la aceptación que ha tenido, y las facilidades de accesibilidad que ofrece, como el acceso a la plataforma desde terminales móviles, ha permitido que esta red haya crecido muy rápidamente en poco tiempo.</w:t>
      </w:r>
    </w:p>
    <w:p w:rsidR="006F22E4" w:rsidRDefault="006F22E4" w:rsidP="006F22E4">
      <w:pPr>
        <w:jc w:val="both"/>
      </w:pPr>
      <w:r>
        <w:t>La principal utilidad de esta página es la de compartir recursos, impresiones e información con gente que ya conoces (amigos o familiares). Aunque también se puede utilizar para conocer gente nueva o crear un espacio donde mantener una relación cercana con los clientes de tu negocio.</w:t>
      </w:r>
    </w:p>
    <w:p w:rsidR="00CE7F19" w:rsidRDefault="006F22E4" w:rsidP="006F22E4">
      <w:pPr>
        <w:jc w:val="both"/>
      </w:pPr>
      <w:r>
        <w:t xml:space="preserve">Además, tiene un componente importante de interactividad. Posee una serie de mini aplicaciones disponibles, como por ejemplo juegos que permiten interactuar con otros usuarios. Por otra parte permite desarrollar aplicaciones que puedan ser utilizadas desde la página web </w:t>
      </w:r>
      <w:r>
        <w:fldChar w:fldCharType="begin"/>
      </w:r>
      <w:r>
        <w:instrText xml:space="preserve"> ADDIN ZOTERO_ITEM CSL_CITATION {"citationID":"WqTgnVcC","properties":{"formattedCitation":"{\\rtf (\\uc0\\u171{}La red social Facebook\\uc0\\u187{}, s.\\uc0\\u160{}f.)}","plainCitation":"(«La red social Facebook», s. f.)"},"citationItems":[{"id":25,"uris":["http://zotero.org/users/local/QT3EqYN4/items/AJ8G2WRR"],"uri":["http://zotero.org/users/local/QT3EqYN4/items/AJ8G2WRR"],"itemData":{"id":25,"type":"webpage","title":"La red social Facebook","URL":"http://www.aulaclic.es/articulos/facebook.html","accessed":{"date-parts":[["2013",8,14]]}}}],"schema":"https://github.com/citation-style-language/schema/raw/master/csl-citation.json"} </w:instrText>
      </w:r>
      <w:r>
        <w:fldChar w:fldCharType="separate"/>
      </w:r>
      <w:r w:rsidRPr="006F22E4">
        <w:rPr>
          <w:rFonts w:ascii="Calibri" w:hAnsi="Calibri" w:cs="Times New Roman"/>
          <w:szCs w:val="24"/>
        </w:rPr>
        <w:t>(«La red social Facebook», s. f.)</w:t>
      </w:r>
      <w:r>
        <w:fldChar w:fldCharType="end"/>
      </w:r>
      <w:r>
        <w:t>.</w:t>
      </w:r>
    </w:p>
    <w:p w:rsidR="006F22E4" w:rsidRPr="00257881" w:rsidRDefault="00257881" w:rsidP="006F22E4">
      <w:pPr>
        <w:jc w:val="both"/>
        <w:rPr>
          <w:u w:val="single"/>
        </w:rPr>
      </w:pPr>
      <w:r w:rsidRPr="00257881">
        <w:rPr>
          <w:u w:val="single"/>
        </w:rPr>
        <w:t>Facebook en la educación.</w:t>
      </w:r>
    </w:p>
    <w:p w:rsidR="00257881" w:rsidRDefault="00AD19BC" w:rsidP="00AD19BC">
      <w:pPr>
        <w:jc w:val="both"/>
      </w:pPr>
      <w:r>
        <w:t xml:space="preserve">La mayor fortaleza de Facebook y lo que la hace interesante para un posible uso educativo de carácter colaborativo, es su alta tasa de penetración en la población mundial. </w:t>
      </w:r>
    </w:p>
    <w:p w:rsidR="00AD19BC" w:rsidRDefault="00AD19BC" w:rsidP="00AD19BC">
      <w:pPr>
        <w:jc w:val="both"/>
      </w:pPr>
      <w:r>
        <w:t xml:space="preserve">Facebook es un ejemplo de red social 2.0, que presenta un gran potencial en la educación, a pesar de no haber sido concebida como un entorno para construir y gestionar experiencias de aprendizaje. Funciona como una plataforma abierta, a diferencia de otros sistemas organizados en torno a cursos o contenidos formalmente estructurados. En realidad, aunque Facebook no es un entorno de aprendizaje, ni en la idea subyacente ni en la concepción de sus herramientas, puede prestar un valioso apoyo a las nuevas orientaciones sociales que se están imponiendo en la consideración de los procesos educativos. Según </w:t>
      </w:r>
      <w:proofErr w:type="spellStart"/>
      <w:r>
        <w:t>Garrison</w:t>
      </w:r>
      <w:proofErr w:type="spellEnd"/>
      <w:r>
        <w:t xml:space="preserve"> et al. (2005), las comunidades de aprendizaje representan una fusión del mundo individual (subjetivo) y el mundo compartido (objetivo). En este contexto, Facebook representa una magnífica oportunidad para generar conocimiento y cohesión intergrupal </w:t>
      </w:r>
      <w:r w:rsidR="00FB52BB">
        <w:fldChar w:fldCharType="begin"/>
      </w:r>
      <w:r w:rsidR="00FB52BB">
        <w:instrText xml:space="preserve"> ADDIN ZOTERO_ITEM CSL_CITATION {"citationID":"oLQkJ3cK","properties":{"formattedCitation":"{\\rtf (\\uc0\\u171{}340973.pdf\\uc0\\u187{}, s.\\uc0\\u160{}f.)}","plainCitation":"(«340973.pdf», s. f.)"},"citationItems":[{"id":28,"uris":["http://zotero.org/users/local/QT3EqYN4/items/DC9VFZR5"],"uri":["http://zotero.org/users/local/QT3EqYN4/items/DC9VFZR5"],"itemData":{"id":28,"type":"article","title":"340973.pdf","URL":"http://www.raco.cat/index.php/RUSC/article/download/254138/340973","accessed":{"date-parts":[["2013",8,14]]}}}],"schema":"https://github.com/citation-style-language/schema/raw/master/csl-citation.json"} </w:instrText>
      </w:r>
      <w:r w:rsidR="00FB52BB">
        <w:fldChar w:fldCharType="separate"/>
      </w:r>
      <w:r w:rsidR="00FB52BB" w:rsidRPr="00FB52BB">
        <w:rPr>
          <w:rFonts w:ascii="Calibri" w:hAnsi="Calibri" w:cs="Times New Roman"/>
          <w:szCs w:val="24"/>
        </w:rPr>
        <w:t>(«340973.pdf», s. f.)</w:t>
      </w:r>
      <w:r w:rsidR="00FB52BB">
        <w:fldChar w:fldCharType="end"/>
      </w:r>
      <w:r>
        <w:t>.</w:t>
      </w:r>
    </w:p>
    <w:p w:rsidR="00FB52BB" w:rsidRDefault="00FB52BB" w:rsidP="00AD19BC">
      <w:pPr>
        <w:jc w:val="both"/>
      </w:pPr>
    </w:p>
    <w:p w:rsidR="00967862" w:rsidRDefault="00967862" w:rsidP="00967862">
      <w:pPr>
        <w:pStyle w:val="Ttulo1"/>
        <w:numPr>
          <w:ilvl w:val="0"/>
          <w:numId w:val="22"/>
        </w:numPr>
        <w:rPr>
          <w:lang w:val="es-MX"/>
        </w:rPr>
      </w:pPr>
      <w:r>
        <w:rPr>
          <w:lang w:val="es-MX"/>
        </w:rPr>
        <w:t>Conceptualizaciones</w:t>
      </w:r>
    </w:p>
    <w:p w:rsidR="00967862" w:rsidRPr="00967862" w:rsidRDefault="004A6F87" w:rsidP="00967862">
      <w:pPr>
        <w:rPr>
          <w:lang w:val="es-MX"/>
        </w:rPr>
      </w:pPr>
      <w:r>
        <w:rPr>
          <w:lang w:val="es-MX"/>
        </w:rPr>
        <w:t>DESARROLLAR LAS CONCEPTUALIZACIONES</w:t>
      </w:r>
      <w:bookmarkStart w:id="1" w:name="_GoBack"/>
      <w:bookmarkEnd w:id="1"/>
    </w:p>
    <w:sectPr w:rsidR="00967862" w:rsidRPr="00967862" w:rsidSect="0063777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975BE"/>
    <w:multiLevelType w:val="hybridMultilevel"/>
    <w:tmpl w:val="F412E3DE"/>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179231B"/>
    <w:multiLevelType w:val="hybridMultilevel"/>
    <w:tmpl w:val="A074F0E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0AB14A2B"/>
    <w:multiLevelType w:val="hybridMultilevel"/>
    <w:tmpl w:val="E7962808"/>
    <w:lvl w:ilvl="0" w:tplc="C7E4FC3E">
      <w:start w:val="1"/>
      <w:numFmt w:val="decimal"/>
      <w:lvlText w:val="%1.1"/>
      <w:lvlJc w:val="left"/>
      <w:pPr>
        <w:ind w:left="360" w:hanging="360"/>
      </w:pPr>
      <w:rPr>
        <w:rFonts w:hint="default"/>
      </w:r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
    <w:nsid w:val="0E6449BD"/>
    <w:multiLevelType w:val="hybridMultilevel"/>
    <w:tmpl w:val="456CB7B6"/>
    <w:lvl w:ilvl="0" w:tplc="630EA99C">
      <w:start w:val="7"/>
      <w:numFmt w:val="bullet"/>
      <w:lvlText w:val="•"/>
      <w:lvlJc w:val="left"/>
      <w:pPr>
        <w:ind w:left="1065" w:hanging="705"/>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13A129FE"/>
    <w:multiLevelType w:val="hybridMultilevel"/>
    <w:tmpl w:val="286E7612"/>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nsid w:val="155B0ACE"/>
    <w:multiLevelType w:val="multilevel"/>
    <w:tmpl w:val="AC56D33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D880FDD"/>
    <w:multiLevelType w:val="hybridMultilevel"/>
    <w:tmpl w:val="38547086"/>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1DDC3857"/>
    <w:multiLevelType w:val="hybridMultilevel"/>
    <w:tmpl w:val="14FC551A"/>
    <w:lvl w:ilvl="0" w:tplc="300A0019">
      <w:start w:val="1"/>
      <w:numFmt w:val="lowerLetter"/>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8">
    <w:nsid w:val="27521DC1"/>
    <w:multiLevelType w:val="hybridMultilevel"/>
    <w:tmpl w:val="5FE6955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nsid w:val="2F2C7452"/>
    <w:multiLevelType w:val="hybridMultilevel"/>
    <w:tmpl w:val="8018B35A"/>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nsid w:val="325E045D"/>
    <w:multiLevelType w:val="hybridMultilevel"/>
    <w:tmpl w:val="266202FA"/>
    <w:lvl w:ilvl="0" w:tplc="630EA99C">
      <w:start w:val="7"/>
      <w:numFmt w:val="bullet"/>
      <w:lvlText w:val="•"/>
      <w:lvlJc w:val="left"/>
      <w:pPr>
        <w:ind w:left="720" w:hanging="360"/>
      </w:pPr>
      <w:rPr>
        <w:rFonts w:ascii="Calibri" w:eastAsiaTheme="minorHAnsi" w:hAnsi="Calibri" w:cstheme="minorBidi"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nsid w:val="35E97C10"/>
    <w:multiLevelType w:val="hybridMultilevel"/>
    <w:tmpl w:val="E7962808"/>
    <w:lvl w:ilvl="0" w:tplc="C7E4FC3E">
      <w:start w:val="1"/>
      <w:numFmt w:val="decimal"/>
      <w:lvlText w:val="%1.1"/>
      <w:lvlJc w:val="left"/>
      <w:pPr>
        <w:ind w:left="360" w:hanging="360"/>
      </w:pPr>
      <w:rPr>
        <w:rFonts w:hint="default"/>
      </w:r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nsid w:val="381F398C"/>
    <w:multiLevelType w:val="hybridMultilevel"/>
    <w:tmpl w:val="5B1010C8"/>
    <w:lvl w:ilvl="0" w:tplc="630EA99C">
      <w:start w:val="7"/>
      <w:numFmt w:val="bullet"/>
      <w:lvlText w:val="•"/>
      <w:lvlJc w:val="left"/>
      <w:pPr>
        <w:ind w:left="1065" w:hanging="705"/>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3A910D35"/>
    <w:multiLevelType w:val="hybridMultilevel"/>
    <w:tmpl w:val="A392C9AC"/>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nsid w:val="4A3403C9"/>
    <w:multiLevelType w:val="hybridMultilevel"/>
    <w:tmpl w:val="B748CED2"/>
    <w:lvl w:ilvl="0" w:tplc="027C8D8E">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nsid w:val="4BFE0DE7"/>
    <w:multiLevelType w:val="hybridMultilevel"/>
    <w:tmpl w:val="F6F6F3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52F83BDB"/>
    <w:multiLevelType w:val="hybridMultilevel"/>
    <w:tmpl w:val="E4F63804"/>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nsid w:val="538908E5"/>
    <w:multiLevelType w:val="hybridMultilevel"/>
    <w:tmpl w:val="B748CED2"/>
    <w:lvl w:ilvl="0" w:tplc="027C8D8E">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nsid w:val="53B346D8"/>
    <w:multiLevelType w:val="hybridMultilevel"/>
    <w:tmpl w:val="6D20CCCA"/>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631C7E98"/>
    <w:multiLevelType w:val="hybridMultilevel"/>
    <w:tmpl w:val="BA96A6A4"/>
    <w:lvl w:ilvl="0" w:tplc="630EA99C">
      <w:start w:val="7"/>
      <w:numFmt w:val="bullet"/>
      <w:lvlText w:val="•"/>
      <w:lvlJc w:val="left"/>
      <w:pPr>
        <w:ind w:left="720" w:hanging="360"/>
      </w:pPr>
      <w:rPr>
        <w:rFonts w:ascii="Calibri" w:eastAsiaTheme="minorHAnsi" w:hAnsi="Calibri" w:cstheme="minorBidi"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nsid w:val="643A5B65"/>
    <w:multiLevelType w:val="hybridMultilevel"/>
    <w:tmpl w:val="F4B2E184"/>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nsid w:val="677F521B"/>
    <w:multiLevelType w:val="hybridMultilevel"/>
    <w:tmpl w:val="1E724B9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nsid w:val="74035ADE"/>
    <w:multiLevelType w:val="hybridMultilevel"/>
    <w:tmpl w:val="623C221C"/>
    <w:lvl w:ilvl="0" w:tplc="630EA99C">
      <w:start w:val="7"/>
      <w:numFmt w:val="bullet"/>
      <w:lvlText w:val="•"/>
      <w:lvlJc w:val="left"/>
      <w:pPr>
        <w:ind w:left="1065" w:hanging="705"/>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20"/>
  </w:num>
  <w:num w:numId="4">
    <w:abstractNumId w:val="0"/>
  </w:num>
  <w:num w:numId="5">
    <w:abstractNumId w:val="8"/>
  </w:num>
  <w:num w:numId="6">
    <w:abstractNumId w:val="14"/>
  </w:num>
  <w:num w:numId="7">
    <w:abstractNumId w:val="17"/>
  </w:num>
  <w:num w:numId="8">
    <w:abstractNumId w:val="15"/>
  </w:num>
  <w:num w:numId="9">
    <w:abstractNumId w:val="12"/>
  </w:num>
  <w:num w:numId="10">
    <w:abstractNumId w:val="22"/>
  </w:num>
  <w:num w:numId="11">
    <w:abstractNumId w:val="11"/>
  </w:num>
  <w:num w:numId="12">
    <w:abstractNumId w:val="16"/>
  </w:num>
  <w:num w:numId="13">
    <w:abstractNumId w:val="9"/>
  </w:num>
  <w:num w:numId="14">
    <w:abstractNumId w:val="10"/>
  </w:num>
  <w:num w:numId="15">
    <w:abstractNumId w:val="1"/>
  </w:num>
  <w:num w:numId="16">
    <w:abstractNumId w:val="19"/>
  </w:num>
  <w:num w:numId="17">
    <w:abstractNumId w:val="3"/>
  </w:num>
  <w:num w:numId="18">
    <w:abstractNumId w:val="7"/>
  </w:num>
  <w:num w:numId="19">
    <w:abstractNumId w:val="2"/>
  </w:num>
  <w:num w:numId="20">
    <w:abstractNumId w:val="4"/>
  </w:num>
  <w:num w:numId="21">
    <w:abstractNumId w:val="18"/>
  </w:num>
  <w:num w:numId="22">
    <w:abstractNumId w:val="5"/>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2"/>
  </w:compat>
  <w:rsids>
    <w:rsidRoot w:val="00A90625"/>
    <w:rsid w:val="000E1CE2"/>
    <w:rsid w:val="000F6D71"/>
    <w:rsid w:val="00107CF8"/>
    <w:rsid w:val="00164228"/>
    <w:rsid w:val="00204C5C"/>
    <w:rsid w:val="00214C9C"/>
    <w:rsid w:val="00257881"/>
    <w:rsid w:val="003372DE"/>
    <w:rsid w:val="003F0A2C"/>
    <w:rsid w:val="00412234"/>
    <w:rsid w:val="00426B4D"/>
    <w:rsid w:val="00470001"/>
    <w:rsid w:val="00474C32"/>
    <w:rsid w:val="004A2A1D"/>
    <w:rsid w:val="004A6F87"/>
    <w:rsid w:val="004B71F3"/>
    <w:rsid w:val="00527C24"/>
    <w:rsid w:val="005D3710"/>
    <w:rsid w:val="00637774"/>
    <w:rsid w:val="00657221"/>
    <w:rsid w:val="006609E8"/>
    <w:rsid w:val="00670745"/>
    <w:rsid w:val="006F22E4"/>
    <w:rsid w:val="00700A82"/>
    <w:rsid w:val="0071723B"/>
    <w:rsid w:val="00757002"/>
    <w:rsid w:val="007D3391"/>
    <w:rsid w:val="0089154B"/>
    <w:rsid w:val="00892A30"/>
    <w:rsid w:val="008C41DF"/>
    <w:rsid w:val="00916754"/>
    <w:rsid w:val="00954BEB"/>
    <w:rsid w:val="00967862"/>
    <w:rsid w:val="009B2AAD"/>
    <w:rsid w:val="009E3EB8"/>
    <w:rsid w:val="00A24923"/>
    <w:rsid w:val="00A62199"/>
    <w:rsid w:val="00A90625"/>
    <w:rsid w:val="00AC62CB"/>
    <w:rsid w:val="00AD19BC"/>
    <w:rsid w:val="00AD1D5B"/>
    <w:rsid w:val="00B117E5"/>
    <w:rsid w:val="00B5182F"/>
    <w:rsid w:val="00B53529"/>
    <w:rsid w:val="00BC759D"/>
    <w:rsid w:val="00C37EA5"/>
    <w:rsid w:val="00CC41C6"/>
    <w:rsid w:val="00CD3D51"/>
    <w:rsid w:val="00CE521E"/>
    <w:rsid w:val="00CE7F19"/>
    <w:rsid w:val="00D1259B"/>
    <w:rsid w:val="00D56B8F"/>
    <w:rsid w:val="00D73DA3"/>
    <w:rsid w:val="00DC02B4"/>
    <w:rsid w:val="00E371BE"/>
    <w:rsid w:val="00EF0AFD"/>
    <w:rsid w:val="00EF2745"/>
    <w:rsid w:val="00EF5716"/>
    <w:rsid w:val="00F648BA"/>
    <w:rsid w:val="00FB2D46"/>
    <w:rsid w:val="00FB52B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7774"/>
  </w:style>
  <w:style w:type="paragraph" w:styleId="Ttulo1">
    <w:name w:val="heading 1"/>
    <w:basedOn w:val="Normal"/>
    <w:next w:val="Normal"/>
    <w:link w:val="Ttulo1Car"/>
    <w:uiPriority w:val="9"/>
    <w:qFormat/>
    <w:rsid w:val="00D1259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062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0625"/>
    <w:rPr>
      <w:rFonts w:ascii="Tahoma" w:hAnsi="Tahoma" w:cs="Tahoma"/>
      <w:sz w:val="16"/>
      <w:szCs w:val="16"/>
    </w:rPr>
  </w:style>
  <w:style w:type="paragraph" w:styleId="Ttulo">
    <w:name w:val="Title"/>
    <w:basedOn w:val="Normal"/>
    <w:next w:val="Normal"/>
    <w:link w:val="TtuloCar"/>
    <w:uiPriority w:val="10"/>
    <w:qFormat/>
    <w:rsid w:val="0016422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164228"/>
    <w:rPr>
      <w:rFonts w:asciiTheme="majorHAnsi" w:eastAsiaTheme="majorEastAsia" w:hAnsiTheme="majorHAnsi" w:cstheme="majorBidi"/>
      <w:color w:val="17365D" w:themeColor="text2" w:themeShade="BF"/>
      <w:spacing w:val="5"/>
      <w:kern w:val="28"/>
      <w:sz w:val="52"/>
      <w:szCs w:val="52"/>
    </w:rPr>
  </w:style>
  <w:style w:type="paragraph" w:styleId="Prrafodelista">
    <w:name w:val="List Paragraph"/>
    <w:basedOn w:val="Normal"/>
    <w:uiPriority w:val="34"/>
    <w:qFormat/>
    <w:rsid w:val="00D1259B"/>
    <w:pPr>
      <w:ind w:left="720"/>
      <w:contextualSpacing/>
    </w:pPr>
  </w:style>
  <w:style w:type="character" w:customStyle="1" w:styleId="Ttulo1Car">
    <w:name w:val="Título 1 Car"/>
    <w:basedOn w:val="Fuentedeprrafopredeter"/>
    <w:link w:val="Ttulo1"/>
    <w:uiPriority w:val="9"/>
    <w:rsid w:val="00D1259B"/>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C" w:eastAsia="es-EC"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527442">
      <w:bodyDiv w:val="1"/>
      <w:marLeft w:val="0"/>
      <w:marRight w:val="0"/>
      <w:marTop w:val="0"/>
      <w:marBottom w:val="0"/>
      <w:divBdr>
        <w:top w:val="none" w:sz="0" w:space="0" w:color="auto"/>
        <w:left w:val="none" w:sz="0" w:space="0" w:color="auto"/>
        <w:bottom w:val="none" w:sz="0" w:space="0" w:color="auto"/>
        <w:right w:val="none" w:sz="0" w:space="0" w:color="auto"/>
      </w:divBdr>
      <w:divsChild>
        <w:div w:id="1243300936">
          <w:marLeft w:val="0"/>
          <w:marRight w:val="0"/>
          <w:marTop w:val="0"/>
          <w:marBottom w:val="0"/>
          <w:divBdr>
            <w:top w:val="none" w:sz="0" w:space="0" w:color="auto"/>
            <w:left w:val="none" w:sz="0" w:space="0" w:color="auto"/>
            <w:bottom w:val="none" w:sz="0" w:space="0" w:color="auto"/>
            <w:right w:val="none" w:sz="0" w:space="0" w:color="auto"/>
          </w:divBdr>
          <w:divsChild>
            <w:div w:id="1621954977">
              <w:marLeft w:val="0"/>
              <w:marRight w:val="0"/>
              <w:marTop w:val="0"/>
              <w:marBottom w:val="0"/>
              <w:divBdr>
                <w:top w:val="none" w:sz="0" w:space="0" w:color="auto"/>
                <w:left w:val="none" w:sz="0" w:space="0" w:color="auto"/>
                <w:bottom w:val="none" w:sz="0" w:space="0" w:color="auto"/>
                <w:right w:val="none" w:sz="0" w:space="0" w:color="auto"/>
              </w:divBdr>
              <w:divsChild>
                <w:div w:id="1336155171">
                  <w:marLeft w:val="0"/>
                  <w:marRight w:val="0"/>
                  <w:marTop w:val="0"/>
                  <w:marBottom w:val="0"/>
                  <w:divBdr>
                    <w:top w:val="none" w:sz="0" w:space="0" w:color="auto"/>
                    <w:left w:val="none" w:sz="0" w:space="0" w:color="auto"/>
                    <w:bottom w:val="none" w:sz="0" w:space="0" w:color="auto"/>
                    <w:right w:val="none" w:sz="0" w:space="0" w:color="auto"/>
                  </w:divBdr>
                </w:div>
                <w:div w:id="1958902174">
                  <w:marLeft w:val="0"/>
                  <w:marRight w:val="0"/>
                  <w:marTop w:val="0"/>
                  <w:marBottom w:val="0"/>
                  <w:divBdr>
                    <w:top w:val="none" w:sz="0" w:space="0" w:color="auto"/>
                    <w:left w:val="none" w:sz="0" w:space="0" w:color="auto"/>
                    <w:bottom w:val="none" w:sz="0" w:space="0" w:color="auto"/>
                    <w:right w:val="none" w:sz="0" w:space="0" w:color="auto"/>
                  </w:divBdr>
                </w:div>
                <w:div w:id="1380205133">
                  <w:marLeft w:val="0"/>
                  <w:marRight w:val="0"/>
                  <w:marTop w:val="0"/>
                  <w:marBottom w:val="0"/>
                  <w:divBdr>
                    <w:top w:val="none" w:sz="0" w:space="0" w:color="auto"/>
                    <w:left w:val="none" w:sz="0" w:space="0" w:color="auto"/>
                    <w:bottom w:val="none" w:sz="0" w:space="0" w:color="auto"/>
                    <w:right w:val="none" w:sz="0" w:space="0" w:color="auto"/>
                  </w:divBdr>
                </w:div>
                <w:div w:id="700593218">
                  <w:marLeft w:val="0"/>
                  <w:marRight w:val="0"/>
                  <w:marTop w:val="0"/>
                  <w:marBottom w:val="0"/>
                  <w:divBdr>
                    <w:top w:val="none" w:sz="0" w:space="0" w:color="auto"/>
                    <w:left w:val="none" w:sz="0" w:space="0" w:color="auto"/>
                    <w:bottom w:val="none" w:sz="0" w:space="0" w:color="auto"/>
                    <w:right w:val="none" w:sz="0" w:space="0" w:color="auto"/>
                  </w:divBdr>
                </w:div>
                <w:div w:id="1458792258">
                  <w:marLeft w:val="0"/>
                  <w:marRight w:val="0"/>
                  <w:marTop w:val="0"/>
                  <w:marBottom w:val="0"/>
                  <w:divBdr>
                    <w:top w:val="none" w:sz="0" w:space="0" w:color="auto"/>
                    <w:left w:val="none" w:sz="0" w:space="0" w:color="auto"/>
                    <w:bottom w:val="none" w:sz="0" w:space="0" w:color="auto"/>
                    <w:right w:val="none" w:sz="0" w:space="0" w:color="auto"/>
                  </w:divBdr>
                </w:div>
                <w:div w:id="187460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3192">
          <w:marLeft w:val="0"/>
          <w:marRight w:val="0"/>
          <w:marTop w:val="0"/>
          <w:marBottom w:val="0"/>
          <w:divBdr>
            <w:top w:val="none" w:sz="0" w:space="0" w:color="auto"/>
            <w:left w:val="none" w:sz="0" w:space="0" w:color="auto"/>
            <w:bottom w:val="none" w:sz="0" w:space="0" w:color="auto"/>
            <w:right w:val="none" w:sz="0" w:space="0" w:color="auto"/>
          </w:divBdr>
          <w:divsChild>
            <w:div w:id="2096394451">
              <w:marLeft w:val="0"/>
              <w:marRight w:val="0"/>
              <w:marTop w:val="0"/>
              <w:marBottom w:val="0"/>
              <w:divBdr>
                <w:top w:val="none" w:sz="0" w:space="0" w:color="auto"/>
                <w:left w:val="none" w:sz="0" w:space="0" w:color="auto"/>
                <w:bottom w:val="none" w:sz="0" w:space="0" w:color="auto"/>
                <w:right w:val="none" w:sz="0" w:space="0" w:color="auto"/>
              </w:divBdr>
              <w:divsChild>
                <w:div w:id="209847360">
                  <w:marLeft w:val="0"/>
                  <w:marRight w:val="0"/>
                  <w:marTop w:val="0"/>
                  <w:marBottom w:val="0"/>
                  <w:divBdr>
                    <w:top w:val="none" w:sz="0" w:space="0" w:color="auto"/>
                    <w:left w:val="none" w:sz="0" w:space="0" w:color="auto"/>
                    <w:bottom w:val="none" w:sz="0" w:space="0" w:color="auto"/>
                    <w:right w:val="none" w:sz="0" w:space="0" w:color="auto"/>
                  </w:divBdr>
                </w:div>
                <w:div w:id="169607310">
                  <w:marLeft w:val="0"/>
                  <w:marRight w:val="0"/>
                  <w:marTop w:val="0"/>
                  <w:marBottom w:val="0"/>
                  <w:divBdr>
                    <w:top w:val="none" w:sz="0" w:space="0" w:color="auto"/>
                    <w:left w:val="none" w:sz="0" w:space="0" w:color="auto"/>
                    <w:bottom w:val="none" w:sz="0" w:space="0" w:color="auto"/>
                    <w:right w:val="none" w:sz="0" w:space="0" w:color="auto"/>
                  </w:divBdr>
                </w:div>
                <w:div w:id="1230922158">
                  <w:marLeft w:val="0"/>
                  <w:marRight w:val="0"/>
                  <w:marTop w:val="0"/>
                  <w:marBottom w:val="0"/>
                  <w:divBdr>
                    <w:top w:val="none" w:sz="0" w:space="0" w:color="auto"/>
                    <w:left w:val="none" w:sz="0" w:space="0" w:color="auto"/>
                    <w:bottom w:val="none" w:sz="0" w:space="0" w:color="auto"/>
                    <w:right w:val="none" w:sz="0" w:space="0" w:color="auto"/>
                  </w:divBdr>
                </w:div>
                <w:div w:id="1716078516">
                  <w:marLeft w:val="0"/>
                  <w:marRight w:val="0"/>
                  <w:marTop w:val="0"/>
                  <w:marBottom w:val="0"/>
                  <w:divBdr>
                    <w:top w:val="none" w:sz="0" w:space="0" w:color="auto"/>
                    <w:left w:val="none" w:sz="0" w:space="0" w:color="auto"/>
                    <w:bottom w:val="none" w:sz="0" w:space="0" w:color="auto"/>
                    <w:right w:val="none" w:sz="0" w:space="0" w:color="auto"/>
                  </w:divBdr>
                </w:div>
                <w:div w:id="1492022081">
                  <w:marLeft w:val="0"/>
                  <w:marRight w:val="0"/>
                  <w:marTop w:val="0"/>
                  <w:marBottom w:val="0"/>
                  <w:divBdr>
                    <w:top w:val="none" w:sz="0" w:space="0" w:color="auto"/>
                    <w:left w:val="none" w:sz="0" w:space="0" w:color="auto"/>
                    <w:bottom w:val="none" w:sz="0" w:space="0" w:color="auto"/>
                    <w:right w:val="none" w:sz="0" w:space="0" w:color="auto"/>
                  </w:divBdr>
                </w:div>
                <w:div w:id="887836635">
                  <w:marLeft w:val="0"/>
                  <w:marRight w:val="0"/>
                  <w:marTop w:val="0"/>
                  <w:marBottom w:val="0"/>
                  <w:divBdr>
                    <w:top w:val="none" w:sz="0" w:space="0" w:color="auto"/>
                    <w:left w:val="none" w:sz="0" w:space="0" w:color="auto"/>
                    <w:bottom w:val="none" w:sz="0" w:space="0" w:color="auto"/>
                    <w:right w:val="none" w:sz="0" w:space="0" w:color="auto"/>
                  </w:divBdr>
                </w:div>
                <w:div w:id="660937441">
                  <w:marLeft w:val="0"/>
                  <w:marRight w:val="0"/>
                  <w:marTop w:val="0"/>
                  <w:marBottom w:val="0"/>
                  <w:divBdr>
                    <w:top w:val="none" w:sz="0" w:space="0" w:color="auto"/>
                    <w:left w:val="none" w:sz="0" w:space="0" w:color="auto"/>
                    <w:bottom w:val="none" w:sz="0" w:space="0" w:color="auto"/>
                    <w:right w:val="none" w:sz="0" w:space="0" w:color="auto"/>
                  </w:divBdr>
                </w:div>
                <w:div w:id="120135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jpeg"/><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5B5342-D2E2-44E4-9A0A-91D99D499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TotalTime>
  <Pages>21</Pages>
  <Words>6892</Words>
  <Characters>37910</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4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dc:creator>
  <cp:keywords/>
  <dc:description/>
  <cp:lastModifiedBy>HP</cp:lastModifiedBy>
  <cp:revision>45</cp:revision>
  <dcterms:created xsi:type="dcterms:W3CDTF">2013-08-10T21:47:00Z</dcterms:created>
  <dcterms:modified xsi:type="dcterms:W3CDTF">2014-10-13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8AMzODSW"/&gt;&lt;style id="http://www.zotero.org/styles/apa"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